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48C44F0A"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2FA4F1D7" w14:textId="325DD0B0" w:rsidR="00FC0A7E" w:rsidRDefault="00FC0A7E" w:rsidP="00067966">
      <w:pPr>
        <w:pStyle w:val="Heading3"/>
        <w:rPr>
          <w:rFonts w:eastAsia="Calibri"/>
        </w:rPr>
      </w:pPr>
      <w:r w:rsidRPr="00FC0A7E">
        <w:rPr>
          <w:rFonts w:eastAsia="Calibri"/>
        </w:rPr>
        <w:t>Mandatory report of test results by laboratories</w:t>
      </w:r>
    </w:p>
    <w:p w14:paraId="102C8477" w14:textId="4180A06B" w:rsidR="00FC0A7E" w:rsidRPr="00C52BB4" w:rsidRDefault="00FC0A7E" w:rsidP="00067966">
      <w:pPr>
        <w:rPr>
          <w:rFonts w:eastAsia="Calibri" w:cstheme="minorHAnsi"/>
          <w:sz w:val="20"/>
          <w:szCs w:val="24"/>
        </w:rPr>
      </w:pPr>
      <w:r w:rsidRPr="00C52BB4">
        <w:rPr>
          <w:rFonts w:eastAsia="Calibri" w:cstheme="minorHAnsi"/>
          <w:sz w:val="20"/>
          <w:szCs w:val="24"/>
        </w:rPr>
        <w:t>Laboratories must provide data on number of Covid-19 tests performed.</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067966">
      <w:pPr>
        <w:pStyle w:val="Heading3"/>
        <w:rPr>
          <w:rFonts w:eastAsia="Calibri"/>
        </w:rPr>
      </w:pPr>
      <w:commentRangeStart w:id="0"/>
      <w:r w:rsidRPr="00FC0A7E">
        <w:rPr>
          <w:rFonts w:eastAsia="Calibri"/>
        </w:rPr>
        <w:t>Health certificate requested</w:t>
      </w:r>
      <w:r w:rsidR="00C52BB4">
        <w:rPr>
          <w:rStyle w:val="CommentReference"/>
          <w:rFonts w:asciiTheme="minorHAnsi" w:eastAsiaTheme="minorHAnsi" w:hAnsiTheme="minorHAnsi" w:cstheme="minorBidi"/>
          <w:color w:val="auto"/>
        </w:rPr>
        <w:commentReference w:id="1"/>
      </w:r>
      <w:r w:rsidR="00A14297">
        <w:rPr>
          <w:rFonts w:eastAsia="Calibri"/>
        </w:rPr>
        <w:t xml:space="preserve"> at airport</w:t>
      </w:r>
      <w:commentRangeEnd w:id="0"/>
      <w:r w:rsidR="00A14297">
        <w:rPr>
          <w:rStyle w:val="CommentReference"/>
          <w:rFonts w:asciiTheme="minorHAnsi" w:eastAsiaTheme="minorHAnsi" w:hAnsiTheme="minorHAnsi" w:cstheme="minorBidi"/>
          <w:color w:val="auto"/>
        </w:rPr>
        <w:commentReference w:id="0"/>
      </w:r>
    </w:p>
    <w:p w14:paraId="3EA41738" w14:textId="45503470"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C52BB4">
      <w:pPr>
        <w:pStyle w:val="Heading3"/>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2"/>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067966">
      <w:pPr>
        <w:pStyle w:val="Heading3"/>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6D15D5">
      <w:pPr>
        <w:pStyle w:val="Heading3"/>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lastRenderedPageBreak/>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BE18C41" w:rsidR="00C52BB4" w:rsidRDefault="00C52BB4" w:rsidP="00C52BB4">
      <w:pPr>
        <w:pStyle w:val="Heading3"/>
        <w:rPr>
          <w:rFonts w:eastAsia="Calibri"/>
        </w:rPr>
      </w:pPr>
      <w:r w:rsidRPr="00FC0A7E">
        <w:rPr>
          <w:rFonts w:eastAsia="Calibri"/>
        </w:rPr>
        <w:t>Health certificate requested</w:t>
      </w:r>
      <w:r>
        <w:rPr>
          <w:rFonts w:eastAsia="Calibri"/>
        </w:rPr>
        <w:t xml:space="preserve"> </w:t>
      </w:r>
      <w:r w:rsidR="00A14297">
        <w:rPr>
          <w:rFonts w:eastAsia="Calibri"/>
        </w:rPr>
        <w:t>to enter the country</w:t>
      </w:r>
      <w:r>
        <w:rPr>
          <w:rStyle w:val="CommentReference"/>
          <w:rFonts w:asciiTheme="minorHAnsi" w:eastAsiaTheme="minorHAnsi" w:hAnsiTheme="minorHAnsi" w:cstheme="minorBidi"/>
          <w:color w:val="auto"/>
        </w:rPr>
        <w:commentReference w:id="3"/>
      </w:r>
    </w:p>
    <w:p w14:paraId="4C2DF462" w14:textId="19B0129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A45681">
      <w:pPr>
        <w:pStyle w:val="Heading3"/>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067966">
      <w:pPr>
        <w:pStyle w:val="Heading3"/>
        <w:rPr>
          <w:rFonts w:eastAsia="Calibri"/>
        </w:rPr>
      </w:pPr>
      <w:commentRangeStart w:id="4"/>
      <w:r w:rsidRPr="00EE7A85">
        <w:rPr>
          <w:rFonts w:eastAsia="Calibri"/>
        </w:rPr>
        <w:t>Health screening</w:t>
      </w:r>
      <w:r>
        <w:rPr>
          <w:rFonts w:eastAsia="Calibri"/>
        </w:rPr>
        <w:t xml:space="preserve"> </w:t>
      </w:r>
      <w:r w:rsidR="00696A9D">
        <w:rPr>
          <w:rFonts w:eastAsia="Calibri"/>
        </w:rPr>
        <w:t>at the border</w:t>
      </w:r>
      <w:commentRangeEnd w:id="4"/>
      <w:r>
        <w:rPr>
          <w:rStyle w:val="CommentReference"/>
          <w:rFonts w:asciiTheme="minorHAnsi" w:eastAsiaTheme="minorHAnsi" w:hAnsiTheme="minorHAnsi" w:cstheme="minorBidi"/>
          <w:color w:val="auto"/>
        </w:rPr>
        <w:commentReference w:id="4"/>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696A9D">
      <w:pPr>
        <w:pStyle w:val="Heading3"/>
        <w:rPr>
          <w:rFonts w:eastAsia="Calibri"/>
        </w:rPr>
      </w:pPr>
      <w:r w:rsidRPr="006D15D5">
        <w:rPr>
          <w:rFonts w:eastAsia="Calibri"/>
        </w:rPr>
        <w:t>Temperature screening</w:t>
      </w:r>
      <w:r>
        <w:rPr>
          <w:rFonts w:eastAsia="Calibri"/>
        </w:rPr>
        <w:t xml:space="preserve"> at the border</w:t>
      </w:r>
      <w:r>
        <w:rPr>
          <w:rStyle w:val="CommentReference"/>
          <w:rFonts w:asciiTheme="minorHAnsi" w:eastAsiaTheme="minorHAnsi" w:hAnsiTheme="minorHAnsi" w:cstheme="minorBidi"/>
          <w:color w:val="auto"/>
        </w:rPr>
        <w:commentReference w:id="5"/>
      </w:r>
    </w:p>
    <w:p w14:paraId="413294DA" w14:textId="77777777" w:rsidR="00696A9D" w:rsidRPr="00C52BB4" w:rsidRDefault="00696A9D" w:rsidP="00696A9D">
      <w:pPr>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47427D">
      <w:pPr>
        <w:pStyle w:val="Heading4"/>
      </w:pPr>
      <w:r>
        <w:t>Temperature screening at p</w:t>
      </w:r>
      <w:r w:rsidRPr="00A858F5">
        <w:t>orts</w:t>
      </w:r>
    </w:p>
    <w:p w14:paraId="794D3A69" w14:textId="77777777" w:rsidR="0047427D" w:rsidRPr="00C52BB4" w:rsidRDefault="0047427D" w:rsidP="0047427D">
      <w:pPr>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Pr="008A2AD6" w:rsidRDefault="00A45681" w:rsidP="00067966">
      <w:pPr>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Pr="008A2AD6" w:rsidRDefault="00224088" w:rsidP="00067966">
      <w:pPr>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Pr="008A2AD6" w:rsidRDefault="00224088" w:rsidP="00067966">
      <w:pPr>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47427D">
      <w:pPr>
        <w:pStyle w:val="Heading3"/>
        <w:rPr>
          <w:rFonts w:eastAsia="Calibri"/>
        </w:rPr>
      </w:pPr>
      <w:r w:rsidRPr="00FF1191">
        <w:rPr>
          <w:rFonts w:eastAsia="Calibri"/>
        </w:rPr>
        <w:t>Extend test criteria</w:t>
      </w:r>
    </w:p>
    <w:p w14:paraId="581267BF" w14:textId="77777777" w:rsidR="0047427D" w:rsidRPr="008A2AD6" w:rsidRDefault="0047427D" w:rsidP="0047427D">
      <w:pPr>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47427D">
      <w:pPr>
        <w:pStyle w:val="Heading4"/>
      </w:pPr>
      <w:r w:rsidRPr="000E445A">
        <w:t>Provide free testing</w:t>
      </w:r>
    </w:p>
    <w:p w14:paraId="1DD63CB2" w14:textId="77777777" w:rsidR="0047427D" w:rsidRPr="008A2AD6" w:rsidRDefault="0047427D" w:rsidP="0047427D">
      <w:pPr>
        <w:rPr>
          <w:sz w:val="20"/>
        </w:rPr>
      </w:pPr>
      <w:r w:rsidRPr="008A2AD6">
        <w:rPr>
          <w:sz w:val="20"/>
        </w:rPr>
        <w:t>The government offer a free Covid-19 test to detect infection in citizens who wish it.</w:t>
      </w:r>
    </w:p>
    <w:p w14:paraId="27D3983D" w14:textId="4ECEC083"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Pr="008A2AD6" w:rsidRDefault="00536BDB" w:rsidP="00536BDB">
      <w:pPr>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47427D">
      <w:pPr>
        <w:pStyle w:val="Heading3"/>
        <w:rPr>
          <w:rFonts w:eastAsia="Calibri"/>
        </w:rPr>
      </w:pPr>
      <w:r>
        <w:rPr>
          <w:rFonts w:eastAsia="Calibri"/>
        </w:rPr>
        <w:t>Targeted testing</w:t>
      </w:r>
    </w:p>
    <w:p w14:paraId="17C6F181" w14:textId="77777777" w:rsidR="0047427D" w:rsidRPr="008A2AD6" w:rsidRDefault="0047427D" w:rsidP="0047427D">
      <w:pPr>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Pr="008A2AD6" w:rsidRDefault="00536BDB" w:rsidP="00536BDB">
      <w:pPr>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9A58BB">
      <w:pPr>
        <w:pStyle w:val="Heading2"/>
      </w:pPr>
      <w:r w:rsidRPr="009A58BB">
        <w:t>Isolation of cases</w:t>
      </w:r>
    </w:p>
    <w:p w14:paraId="4813336D" w14:textId="1E0A5BB6" w:rsidR="009A58BB" w:rsidRPr="008A2AD6" w:rsidRDefault="009A58BB" w:rsidP="009A58BB">
      <w:pPr>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714A37">
      <w:pPr>
        <w:pStyle w:val="Heading4"/>
      </w:pPr>
      <w:r w:rsidRPr="00714A37">
        <w:t>Asymptomatic carriers</w:t>
      </w:r>
    </w:p>
    <w:p w14:paraId="0F6E3967" w14:textId="780BB063" w:rsidR="00A60FC7" w:rsidRPr="00A60FC7" w:rsidRDefault="00A60FC7" w:rsidP="00A60FC7">
      <w:r>
        <w:t>Asymptomatic carriers are isolated (mandatory).</w:t>
      </w:r>
    </w:p>
    <w:p w14:paraId="0E6D1569" w14:textId="737ABD2C" w:rsidR="00714A37" w:rsidRDefault="00A60FC7" w:rsidP="00714A37">
      <w:pPr>
        <w:pStyle w:val="Heading4"/>
      </w:pPr>
      <w:r w:rsidRPr="00A60FC7">
        <w:lastRenderedPageBreak/>
        <w:t>Mandatory</w:t>
      </w:r>
    </w:p>
    <w:p w14:paraId="46B840E3" w14:textId="62921B0F" w:rsidR="00A60FC7" w:rsidRPr="00A60FC7" w:rsidRDefault="00A60FC7" w:rsidP="00A60FC7">
      <w:r>
        <w:t>The isolation of cases is mandatory.</w:t>
      </w:r>
    </w:p>
    <w:p w14:paraId="4551259F" w14:textId="6B2757AF" w:rsidR="00FF4AA6" w:rsidRDefault="00FF4AA6" w:rsidP="00FF4AA6">
      <w:pPr>
        <w:pStyle w:val="Heading2"/>
      </w:pPr>
      <w:commentRangeStart w:id="6"/>
      <w:r w:rsidRPr="00FF4AA6">
        <w:t>Public transport health check</w:t>
      </w:r>
      <w:commentRangeEnd w:id="6"/>
      <w:r>
        <w:rPr>
          <w:rStyle w:val="CommentReference"/>
          <w:rFonts w:asciiTheme="minorHAnsi" w:eastAsiaTheme="minorHAnsi" w:hAnsiTheme="minorHAnsi" w:cstheme="minorBidi"/>
          <w:color w:val="auto"/>
        </w:rPr>
        <w:commentReference w:id="6"/>
      </w:r>
    </w:p>
    <w:p w14:paraId="5F5BCB42" w14:textId="113ED2B6" w:rsidR="00FF4AA6" w:rsidRDefault="00FF4AA6" w:rsidP="009A58BB">
      <w:r>
        <w:t xml:space="preserve">Medical screening (including temperature screening) before accessing public transports (train, busses, </w:t>
      </w:r>
      <w:r w:rsidR="00F44B73">
        <w:t>etc.</w:t>
      </w:r>
      <w:r>
        <w:t>).</w:t>
      </w:r>
    </w:p>
    <w:p w14:paraId="034676D6" w14:textId="2979FE08" w:rsidR="00C6480B" w:rsidRDefault="00E70554" w:rsidP="00067966">
      <w:pPr>
        <w:pStyle w:val="Heading2"/>
      </w:pPr>
      <w:commentRangeStart w:id="7"/>
      <w:r>
        <w:t>Quarantine</w:t>
      </w:r>
      <w:commentRangeEnd w:id="7"/>
      <w:r w:rsidR="00FD4AF3">
        <w:rPr>
          <w:rStyle w:val="CommentReference"/>
        </w:rPr>
        <w:commentReference w:id="7"/>
      </w:r>
    </w:p>
    <w:p w14:paraId="41498FBD" w14:textId="21BAF4F5"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9A4653" w:rsidRPr="00CC530B">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1A24F315" w:rsidR="00CC530B" w:rsidRDefault="000D6581" w:rsidP="00CC530B">
      <w:pPr>
        <w:rPr>
          <w:sz w:val="20"/>
        </w:rPr>
      </w:pPr>
      <w:r>
        <w:rPr>
          <w:sz w:val="20"/>
        </w:rPr>
        <w:t>The number of tests is limited</w:t>
      </w:r>
      <w:r w:rsidR="002A7009" w:rsidRPr="00BF1CEA">
        <w:rPr>
          <w:sz w:val="20"/>
        </w:rPr>
        <w:t xml:space="preserve"> to a certain type of 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68E1DEF" w14:textId="6D5B6EFF" w:rsidR="00A60FC7" w:rsidRDefault="00A60FC7" w:rsidP="00A60FC7">
      <w:pPr>
        <w:pStyle w:val="Heading3"/>
      </w:pPr>
      <w:r w:rsidRPr="00A60FC7">
        <w:t>Patients with need of hospital care</w:t>
      </w:r>
    </w:p>
    <w:p w14:paraId="184ACD96" w14:textId="114A78B2" w:rsidR="00A60FC7" w:rsidRDefault="00A60FC7" w:rsidP="00A60FC7">
      <w:pPr>
        <w:pStyle w:val="Heading3"/>
      </w:pPr>
      <w:r>
        <w:t>P</w:t>
      </w:r>
      <w:r w:rsidRPr="00A60FC7">
        <w:t>atients with need of hospital care and healthcare staff</w:t>
      </w:r>
    </w:p>
    <w:p w14:paraId="7104FBBC" w14:textId="4122FDC7" w:rsidR="00A60FC7" w:rsidRPr="00A60FC7" w:rsidRDefault="00A60FC7" w:rsidP="00A60FC7">
      <w:pPr>
        <w:pStyle w:val="Heading3"/>
      </w:pPr>
      <w:r w:rsidRPr="00A60FC7">
        <w:t xml:space="preserve">Patients with symptoms or </w:t>
      </w:r>
      <w:proofErr w:type="spellStart"/>
      <w:r w:rsidRPr="00A60FC7">
        <w:t>and</w:t>
      </w:r>
      <w:proofErr w:type="spellEnd"/>
      <w:r w:rsidRPr="00A60FC7">
        <w:t xml:space="preserve"> epidemiological link</w:t>
      </w:r>
    </w:p>
    <w:p w14:paraId="5081E986" w14:textId="766E9594" w:rsidR="00A60FC7" w:rsidRDefault="00A60FC7" w:rsidP="00A60FC7">
      <w:pPr>
        <w:pStyle w:val="Heading3"/>
      </w:pPr>
      <w:r w:rsidRPr="00A60FC7">
        <w:t>People hospitalized with severe signs of respiratory illness will be tested</w:t>
      </w:r>
    </w:p>
    <w:p w14:paraId="0B6D4A40" w14:textId="5BA1C9D1" w:rsidR="00A60FC7" w:rsidRDefault="00A60FC7" w:rsidP="00A60FC7">
      <w:pPr>
        <w:pStyle w:val="Heading3"/>
      </w:pPr>
      <w:r w:rsidRPr="00A60FC7">
        <w:t>Triage system for tests</w:t>
      </w:r>
    </w:p>
    <w:p w14:paraId="171B11CF" w14:textId="77777777" w:rsidR="00A60FC7" w:rsidRPr="00A60FC7" w:rsidRDefault="00A60FC7" w:rsidP="00A60FC7"/>
    <w:p w14:paraId="189B3706" w14:textId="11EEFC1E"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0"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lastRenderedPageBreak/>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6C8E9045"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77777777"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F65560" w:rsidRPr="00C52BB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A60FC7">
      <w:pPr>
        <w:pStyle w:val="Heading3"/>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A60FC7">
      <w:pPr>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191D4F5E" w14:textId="5520BFE7"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D60356">
      <w:pPr>
        <w:pStyle w:val="Heading3"/>
        <w:rPr>
          <w:rFonts w:eastAsia="Calibri"/>
        </w:rPr>
      </w:pPr>
      <w:r w:rsidRPr="004351D0">
        <w:rPr>
          <w:rFonts w:eastAsia="Calibri"/>
        </w:rPr>
        <w:lastRenderedPageBreak/>
        <w:t>Approval of new biocidal product</w:t>
      </w:r>
    </w:p>
    <w:p w14:paraId="5A4C7E35" w14:textId="77777777" w:rsidR="00D60356" w:rsidRPr="00D970C8" w:rsidRDefault="00D60356" w:rsidP="00D60356">
      <w:pPr>
        <w:rPr>
          <w:sz w:val="20"/>
        </w:rPr>
      </w:pPr>
      <w:r w:rsidRPr="00D970C8">
        <w:rPr>
          <w:sz w:val="20"/>
        </w:rPr>
        <w:t xml:space="preserve">Permit of use of biocidal active substances already evaluated and </w:t>
      </w:r>
      <w:proofErr w:type="gramStart"/>
      <w:r w:rsidRPr="00D970C8">
        <w:rPr>
          <w:sz w:val="20"/>
        </w:rPr>
        <w:t>approved,</w:t>
      </w:r>
      <w:proofErr w:type="gramEnd"/>
      <w:r w:rsidRPr="00D970C8">
        <w:rPr>
          <w:sz w:val="20"/>
        </w:rPr>
        <w:t xml:space="preserve"> approval of a modification of the active substance in a biocidal product, procurement of market authorization for biocidal products.</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3F727B54" w:rsidR="00EC6D1B" w:rsidRDefault="00EC6D1B" w:rsidP="007C1000">
      <w:pPr>
        <w:pStyle w:val="Heading3"/>
      </w:pPr>
      <w:r>
        <w:t>Case management</w:t>
      </w:r>
    </w:p>
    <w:p w14:paraId="25F210F8" w14:textId="55E01E45" w:rsidR="00A60FC7" w:rsidRDefault="00A60FC7" w:rsidP="00A60FC7">
      <w:r>
        <w:t>Hospitals are prepare to receive and treat Covid-19 patients.</w:t>
      </w:r>
    </w:p>
    <w:p w14:paraId="7E06AA6E" w14:textId="77777777" w:rsidR="00EC6D1B" w:rsidRDefault="00EC6D1B" w:rsidP="00EC6D1B">
      <w:pPr>
        <w:pStyle w:val="Heading4"/>
      </w:pPr>
      <w:r>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2140F2">
      <w:pPr>
        <w:pStyle w:val="Heading4"/>
        <w:rPr>
          <w:rFonts w:eastAsia="Calibri"/>
        </w:rPr>
      </w:pPr>
      <w:r w:rsidRPr="005E6164">
        <w:rPr>
          <w:rFonts w:eastAsia="Calibri"/>
        </w:rPr>
        <w:t>Digital assistant</w:t>
      </w:r>
    </w:p>
    <w:p w14:paraId="4D9E7E35" w14:textId="0893EF0B" w:rsidR="002140F2" w:rsidRPr="002140F2" w:rsidRDefault="002140F2" w:rsidP="002140F2">
      <w:r>
        <w:t>Healthcare professionals are equipped with software agents/mobile devices to help/guide them in the diagnostic and management of Covid-19 patients.</w:t>
      </w:r>
    </w:p>
    <w:p w14:paraId="041AFA55" w14:textId="2795B99A" w:rsidR="00EC6D1B" w:rsidRDefault="00EC6D1B" w:rsidP="00EC6D1B">
      <w:pPr>
        <w:pStyle w:val="Heading3"/>
        <w:rPr>
          <w:rFonts w:eastAsia="Calibri"/>
        </w:rPr>
      </w:pPr>
      <w:r w:rsidRPr="005E6164">
        <w:rPr>
          <w:rFonts w:eastAsia="Calibri"/>
        </w:rPr>
        <w:t>Ease prescription of regular medical products for patients</w:t>
      </w:r>
    </w:p>
    <w:p w14:paraId="35FE18BF" w14:textId="20898C7F" w:rsidR="00971C73" w:rsidRDefault="00971C73" w:rsidP="00971C73">
      <w:r>
        <w:t xml:space="preserve">The prescription, renewal and delivery of medications and drugs </w:t>
      </w:r>
      <w:proofErr w:type="gramStart"/>
      <w:r>
        <w:t>is facilitated</w:t>
      </w:r>
      <w:proofErr w:type="gramEnd"/>
      <w:r>
        <w:t xml:space="preserve"> through use of online tools or extension of pharmacist rights.</w:t>
      </w:r>
    </w:p>
    <w:p w14:paraId="4D8B2A10" w14:textId="77777777" w:rsidR="00557565" w:rsidRPr="00E45193" w:rsidRDefault="00557565" w:rsidP="00E45193">
      <w:pPr>
        <w:pStyle w:val="Heading3"/>
        <w:rPr>
          <w:i/>
          <w:iCs/>
          <w:color w:val="2E74B5" w:themeColor="accent1" w:themeShade="BF"/>
          <w:sz w:val="22"/>
          <w:szCs w:val="22"/>
        </w:rPr>
      </w:pPr>
      <w:r w:rsidRPr="00E45193">
        <w:rPr>
          <w:i/>
          <w:iCs/>
          <w:color w:val="2E74B5" w:themeColor="accent1" w:themeShade="BF"/>
          <w:sz w:val="22"/>
          <w:szCs w:val="22"/>
        </w:rPr>
        <w:t>Computer-based processing of prescriptions</w:t>
      </w:r>
    </w:p>
    <w:p w14:paraId="2CAB2EAC" w14:textId="77777777" w:rsidR="00557565" w:rsidRPr="00E45193" w:rsidRDefault="00557565" w:rsidP="00E45193">
      <w:pPr>
        <w:pStyle w:val="Heading3"/>
        <w:rPr>
          <w:i/>
          <w:iCs/>
          <w:color w:val="2E74B5" w:themeColor="accent1" w:themeShade="BF"/>
          <w:sz w:val="22"/>
          <w:szCs w:val="22"/>
        </w:rPr>
      </w:pPr>
      <w:r w:rsidRPr="00E45193">
        <w:rPr>
          <w:i/>
          <w:iCs/>
          <w:color w:val="2E74B5" w:themeColor="accent1" w:themeShade="BF"/>
          <w:sz w:val="22"/>
          <w:szCs w:val="22"/>
        </w:rPr>
        <w:t>Delivery of medicinal cannabis products</w:t>
      </w:r>
    </w:p>
    <w:p w14:paraId="3E2A5161" w14:textId="77777777" w:rsidR="00557565" w:rsidRPr="00E45193" w:rsidRDefault="00557565" w:rsidP="00E45193">
      <w:pPr>
        <w:pStyle w:val="Heading3"/>
        <w:rPr>
          <w:i/>
          <w:iCs/>
          <w:color w:val="2E74B5" w:themeColor="accent1" w:themeShade="BF"/>
          <w:sz w:val="22"/>
          <w:szCs w:val="22"/>
        </w:rPr>
      </w:pPr>
      <w:r w:rsidRPr="00E45193">
        <w:rPr>
          <w:i/>
          <w:iCs/>
          <w:color w:val="2E74B5" w:themeColor="accent1" w:themeShade="BF"/>
          <w:sz w:val="22"/>
          <w:szCs w:val="22"/>
        </w:rPr>
        <w:t>Ease prescription renewal</w:t>
      </w:r>
    </w:p>
    <w:p w14:paraId="32FCC606" w14:textId="77777777"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xtend right of pharmacists to prescription of opioids</w:t>
      </w:r>
    </w:p>
    <w:p w14:paraId="43B46B66" w14:textId="082CA77F" w:rsidR="00EC6D1B" w:rsidRDefault="00EC6D1B" w:rsidP="00E45193">
      <w:pPr>
        <w:pStyle w:val="Heading3"/>
      </w:pPr>
      <w:r>
        <w:t>Implement triage procedures</w:t>
      </w:r>
    </w:p>
    <w:p w14:paraId="73E80600" w14:textId="01BE5E41" w:rsidR="00971C73" w:rsidRPr="00971C73" w:rsidRDefault="00971C73" w:rsidP="00971C73">
      <w:r>
        <w:t>Procedures to quickly examine, evaluate and</w:t>
      </w:r>
      <w:r w:rsidR="00E45193">
        <w:t xml:space="preserve"> then</w:t>
      </w:r>
      <w:r>
        <w:t xml:space="preserve"> prioritize care for patients </w:t>
      </w:r>
      <w:proofErr w:type="gramStart"/>
      <w:r>
        <w:t>are implemented</w:t>
      </w:r>
      <w:proofErr w:type="gramEnd"/>
      <w:r>
        <w:t>,</w:t>
      </w:r>
    </w:p>
    <w:p w14:paraId="2D3D4C94" w14:textId="77777777" w:rsidR="00E45193" w:rsidRDefault="00E45193" w:rsidP="00E45193">
      <w:pPr>
        <w:pStyle w:val="Heading4"/>
      </w:pPr>
      <w:r w:rsidRPr="008D672D">
        <w:t>Prioritize care</w:t>
      </w:r>
    </w:p>
    <w:p w14:paraId="23AF8B8E" w14:textId="77777777" w:rsidR="00E45193" w:rsidRPr="009C37C6" w:rsidRDefault="00E45193" w:rsidP="00E45193">
      <w:pPr>
        <w:rPr>
          <w:sz w:val="20"/>
        </w:rPr>
      </w:pPr>
      <w:r>
        <w:rPr>
          <w:sz w:val="20"/>
        </w:rPr>
        <w:t xml:space="preserve">Cares </w:t>
      </w:r>
      <w:proofErr w:type="gramStart"/>
      <w:r>
        <w:rPr>
          <w:sz w:val="20"/>
        </w:rPr>
        <w:t>must be</w:t>
      </w:r>
      <w:r w:rsidRPr="009C37C6">
        <w:rPr>
          <w:sz w:val="20"/>
        </w:rPr>
        <w:t xml:space="preserve"> provided</w:t>
      </w:r>
      <w:proofErr w:type="gramEnd"/>
      <w:r w:rsidRPr="009C37C6">
        <w:rPr>
          <w:sz w:val="20"/>
        </w:rPr>
        <w:t xml:space="preserve"> to the sickest patients.</w:t>
      </w:r>
    </w:p>
    <w:p w14:paraId="0CB39E24" w14:textId="77777777" w:rsidR="00E45193" w:rsidRDefault="00E45193" w:rsidP="00E45193">
      <w:pPr>
        <w:pStyle w:val="Heading4"/>
      </w:pPr>
      <w:r w:rsidRPr="00F57700">
        <w:t>Triage of patients depending in the severity of the symptoms</w:t>
      </w:r>
    </w:p>
    <w:p w14:paraId="61C68D17" w14:textId="77777777" w:rsidR="00E45193" w:rsidRPr="00280F29" w:rsidRDefault="00E45193" w:rsidP="00E45193">
      <w:r>
        <w:t>Triage of the patients based on the level of severity of their symptoms in order to orientate them to the appropriate hospital service or monitor them from their home.</w:t>
      </w:r>
    </w:p>
    <w:p w14:paraId="191F862C" w14:textId="77777777" w:rsidR="00E45193" w:rsidRDefault="00E45193" w:rsidP="00E45193">
      <w:pPr>
        <w:pStyle w:val="Heading4"/>
      </w:pPr>
      <w:r w:rsidRPr="00F57700">
        <w:t>Triage of patients outside hospitals</w:t>
      </w:r>
    </w:p>
    <w:p w14:paraId="696AFF27" w14:textId="77777777" w:rsidR="00E45193" w:rsidRPr="00280F29" w:rsidRDefault="00E45193" w:rsidP="00E45193">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2645AF4B" w:rsidR="00EC6D1B" w:rsidRDefault="00EC6D1B" w:rsidP="00EC6D1B">
      <w:pPr>
        <w:pStyle w:val="Heading3"/>
        <w:rPr>
          <w:rFonts w:eastAsia="Calibri"/>
        </w:rPr>
      </w:pPr>
      <w:r w:rsidRPr="005E6164">
        <w:rPr>
          <w:rFonts w:eastAsia="Calibri"/>
        </w:rPr>
        <w:lastRenderedPageBreak/>
        <w:t>Simplification of the health journey</w:t>
      </w:r>
    </w:p>
    <w:p w14:paraId="5A62A54A" w14:textId="2A39174C" w:rsidR="00557565" w:rsidRDefault="00557565" w:rsidP="00557565">
      <w:pPr>
        <w:pStyle w:val="Heading4"/>
      </w:pPr>
      <w:r w:rsidRPr="00557565">
        <w:t>Authorize audio-only call for health care services</w:t>
      </w:r>
    </w:p>
    <w:p w14:paraId="6B3F88B6" w14:textId="65883DF7" w:rsidR="00557565" w:rsidRDefault="00557565" w:rsidP="00557565">
      <w:pPr>
        <w:pStyle w:val="Heading4"/>
      </w:pPr>
      <w:r w:rsidRPr="00557565">
        <w:t>Authorize telemedicine</w:t>
      </w:r>
    </w:p>
    <w:p w14:paraId="36BE1329" w14:textId="6AE9BFE2" w:rsidR="00557565" w:rsidRDefault="00557565" w:rsidP="00557565">
      <w:pPr>
        <w:pStyle w:val="Heading4"/>
      </w:pPr>
      <w:r w:rsidRPr="00557565">
        <w:t>Authorize telemedicine for mental health</w:t>
      </w:r>
    </w:p>
    <w:p w14:paraId="24732A74" w14:textId="0370C9FC" w:rsidR="00557565" w:rsidRDefault="00557565" w:rsidP="00557565">
      <w:pPr>
        <w:pStyle w:val="Heading4"/>
      </w:pPr>
      <w:r w:rsidRPr="00557565">
        <w:t>Eliminate restrictions on ambulance services</w:t>
      </w:r>
    </w:p>
    <w:p w14:paraId="19017E46" w14:textId="56FCA75D" w:rsidR="00557565" w:rsidRDefault="00557565" w:rsidP="00557565">
      <w:pPr>
        <w:pStyle w:val="Heading4"/>
      </w:pPr>
      <w:r w:rsidRPr="00557565">
        <w:t>Expand the use of and access to telemedicine</w:t>
      </w:r>
    </w:p>
    <w:p w14:paraId="35AD7AEB" w14:textId="1A97D3C3" w:rsidR="00557565" w:rsidRPr="00557565" w:rsidRDefault="00557565" w:rsidP="00557565">
      <w:pPr>
        <w:pStyle w:val="Heading4"/>
      </w:pPr>
      <w:r w:rsidRPr="00557565">
        <w:t>For suspected case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400E5EBC" w:rsidR="00557565" w:rsidRDefault="00557565" w:rsidP="00557565">
      <w:pPr>
        <w:pStyle w:val="Heading3"/>
      </w:pPr>
      <w:r w:rsidRPr="00557565">
        <w:t>Face masks</w:t>
      </w:r>
    </w:p>
    <w:p w14:paraId="0CFCBD9B" w14:textId="77777777" w:rsidR="00557565" w:rsidRDefault="00557565" w:rsidP="00557565">
      <w:pPr>
        <w:pStyle w:val="Heading4"/>
      </w:pPr>
      <w:r w:rsidRPr="00D40DD6">
        <w:t>Rationing PPE for population</w:t>
      </w:r>
    </w:p>
    <w:p w14:paraId="57029775" w14:textId="77777777" w:rsidR="00557565" w:rsidRPr="00FA1AA9" w:rsidRDefault="00557565" w:rsidP="00557565">
      <w:pPr>
        <w:rPr>
          <w:sz w:val="20"/>
        </w:rPr>
      </w:pPr>
      <w:r w:rsidRPr="00FA1AA9">
        <w:rPr>
          <w:sz w:val="20"/>
        </w:rPr>
        <w:t>Control distribution or limitation on the number of PPE for the population.</w:t>
      </w:r>
    </w:p>
    <w:p w14:paraId="1CCAA2DC" w14:textId="77777777" w:rsidR="00557565" w:rsidRPr="00557565" w:rsidRDefault="00557565" w:rsidP="00557565">
      <w:pPr>
        <w:pStyle w:val="Heading3"/>
      </w:pPr>
      <w:r w:rsidRPr="00557565">
        <w:t>Hand sanitizers</w:t>
      </w:r>
    </w:p>
    <w:p w14:paraId="4987C76E" w14:textId="7ED3C21C" w:rsidR="00D40DD6" w:rsidRDefault="00D40DD6" w:rsidP="00D40DD6">
      <w:pPr>
        <w:pStyle w:val="Heading3"/>
      </w:pPr>
      <w:r w:rsidRPr="00D40DD6">
        <w:t>Increase domestic production of PPE</w:t>
      </w:r>
    </w:p>
    <w:p w14:paraId="06C83452" w14:textId="24D6A0F9" w:rsidR="009C37C6" w:rsidRDefault="009C37C6" w:rsidP="009C37C6">
      <w:pPr>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26408A02" w:rsidR="00557565" w:rsidRDefault="00557565" w:rsidP="00557565">
      <w:pPr>
        <w:pStyle w:val="Heading3"/>
      </w:pPr>
      <w:r w:rsidRPr="00557565">
        <w:t>PPE (not specified)</w:t>
      </w:r>
    </w:p>
    <w:p w14:paraId="14FB2833" w14:textId="1EE18BAD" w:rsidR="00557565" w:rsidRDefault="00557565" w:rsidP="00557565">
      <w:pPr>
        <w:pStyle w:val="Heading3"/>
      </w:pPr>
      <w:r w:rsidRPr="00557565">
        <w:t>PPE for healthcare professionals</w:t>
      </w:r>
    </w:p>
    <w:p w14:paraId="4DB82FF5" w14:textId="44D53D3C" w:rsidR="00557565" w:rsidRPr="00557565" w:rsidRDefault="00557565" w:rsidP="00557565">
      <w:pPr>
        <w:pStyle w:val="Heading3"/>
      </w:pPr>
      <w:r w:rsidRPr="00557565">
        <w:t>PPE other than face masks</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62B3833E" w14:textId="77777777" w:rsidR="00557565" w:rsidRDefault="00557565" w:rsidP="008F4206">
      <w:pPr>
        <w:pStyle w:val="Heading3"/>
      </w:pPr>
      <w:r w:rsidRPr="00557565">
        <w:lastRenderedPageBreak/>
        <w:t>At airports</w:t>
      </w:r>
    </w:p>
    <w:p w14:paraId="1B737514" w14:textId="0563DA1F"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39742939" w:rsidR="00CF2229" w:rsidRPr="002A32AE" w:rsidRDefault="00CF2229" w:rsidP="00CF2229">
      <w:pPr>
        <w:pStyle w:val="Heading3"/>
      </w:pPr>
      <w:r w:rsidRPr="00CF2229">
        <w:t>Incentives for healthcare workers</w:t>
      </w:r>
    </w:p>
    <w:p w14:paraId="49313582" w14:textId="77777777" w:rsidR="00CF2229" w:rsidRDefault="00CF2229" w:rsidP="00CF2229">
      <w:pPr>
        <w:pStyle w:val="Heading4"/>
      </w:pPr>
      <w:r w:rsidRPr="00D40DD6">
        <w:t>Ease accommodation for healthcare professionals</w:t>
      </w:r>
    </w:p>
    <w:p w14:paraId="7FDE8AF9" w14:textId="7490B084" w:rsidR="00CF2229" w:rsidRDefault="00CF2229" w:rsidP="00CF2229">
      <w:pPr>
        <w:rPr>
          <w:sz w:val="20"/>
        </w:rPr>
      </w:pPr>
      <w:r w:rsidRPr="008B3E2B">
        <w:rPr>
          <w:sz w:val="20"/>
        </w:rPr>
        <w:t>Healthcare professionals get free or partially government-supported accommodation close to the hospital where they work.</w:t>
      </w:r>
    </w:p>
    <w:p w14:paraId="6DD0BC46" w14:textId="061B3B6A" w:rsidR="00341B4C" w:rsidRDefault="00341B4C" w:rsidP="00341B4C">
      <w:pPr>
        <w:pStyle w:val="Heading4"/>
      </w:pPr>
      <w:r>
        <w:t>Ease transport of healthcare workers</w:t>
      </w:r>
    </w:p>
    <w:p w14:paraId="7EF8A99A" w14:textId="6265A96D" w:rsidR="00CF2229" w:rsidRDefault="00CF2229" w:rsidP="00CF2229">
      <w:pPr>
        <w:pStyle w:val="Heading4"/>
      </w:pPr>
      <w:r w:rsidRPr="008F4206">
        <w:t>Monetary bonuses for healthcare professionals</w:t>
      </w:r>
    </w:p>
    <w:p w14:paraId="7121B81A" w14:textId="0207820D" w:rsidR="009B62DF" w:rsidRPr="009B62DF" w:rsidRDefault="009B62DF" w:rsidP="009B62DF">
      <w:pPr>
        <w:pStyle w:val="Heading4"/>
      </w:pPr>
      <w:r w:rsidRPr="009B62DF">
        <w:t>Increase legal protection of healthcare professionals</w:t>
      </w:r>
    </w:p>
    <w:p w14:paraId="09468B4E" w14:textId="1A30D604" w:rsidR="00D40DD6" w:rsidRPr="009B62DF" w:rsidRDefault="00D40DD6" w:rsidP="009B62DF">
      <w:pPr>
        <w:pStyle w:val="Heading3"/>
      </w:pPr>
      <w:r w:rsidRPr="009B62DF">
        <w:t>Mobilization of domestic resources for health</w:t>
      </w:r>
    </w:p>
    <w:p w14:paraId="0E3B5061" w14:textId="77777777" w:rsidR="009B62DF" w:rsidRDefault="009B62DF" w:rsidP="009B62DF">
      <w:pPr>
        <w:pStyle w:val="Heading3"/>
        <w:rPr>
          <w:i/>
          <w:iCs/>
        </w:rPr>
      </w:pPr>
      <w:r w:rsidRPr="009B62DF">
        <w:t>Movement restriction of healthcare professionals</w:t>
      </w:r>
    </w:p>
    <w:p w14:paraId="25FB75A1" w14:textId="292ED671" w:rsidR="009B62DF" w:rsidRDefault="009B62DF" w:rsidP="009B62DF">
      <w:pPr>
        <w:pStyle w:val="Heading3"/>
        <w:rPr>
          <w:i/>
          <w:iCs/>
        </w:rPr>
      </w:pPr>
      <w:r w:rsidRPr="009B62DF">
        <w:t>Train medical staff specially for covid-19</w:t>
      </w:r>
    </w:p>
    <w:p w14:paraId="42D139CA" w14:textId="77777777" w:rsidR="00FD4AF3" w:rsidRDefault="00FD4AF3" w:rsidP="00067966">
      <w:pPr>
        <w:pStyle w:val="Heading2"/>
      </w:pPr>
      <w:r w:rsidRPr="003C6E25">
        <w:t>Increase in</w:t>
      </w:r>
      <w:r>
        <w:t xml:space="preserve"> medical supplies and equipment</w:t>
      </w:r>
    </w:p>
    <w:p w14:paraId="6FA2C156" w14:textId="1BBED344"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02BBA735" w14:textId="4F9D8D8E" w:rsidR="00557565" w:rsidRDefault="00557565" w:rsidP="00557565">
      <w:pPr>
        <w:pStyle w:val="Heading3"/>
      </w:pPr>
      <w:r w:rsidRPr="00557565">
        <w:t>Ban on exportation of medical equipment and drugs</w:t>
      </w:r>
    </w:p>
    <w:p w14:paraId="6A4C5208" w14:textId="76CDC35B" w:rsidR="00557565" w:rsidRDefault="00557565" w:rsidP="00557565">
      <w:pPr>
        <w:pStyle w:val="Heading3"/>
      </w:pPr>
      <w:r w:rsidRPr="00557565">
        <w:t>Ease access to drugs</w:t>
      </w:r>
    </w:p>
    <w:p w14:paraId="4ECC7265" w14:textId="3AF55F22" w:rsidR="00557565" w:rsidRDefault="00557565" w:rsidP="0097147A">
      <w:pPr>
        <w:pStyle w:val="Heading3"/>
      </w:pPr>
      <w:r w:rsidRPr="00557565">
        <w:t>Increase delivery capacity for medical supplies</w:t>
      </w:r>
    </w:p>
    <w:p w14:paraId="724F7676" w14:textId="20F149D0" w:rsidR="00557565" w:rsidRDefault="00557565" w:rsidP="0097147A">
      <w:pPr>
        <w:pStyle w:val="Heading3"/>
      </w:pPr>
      <w:r w:rsidRPr="00557565">
        <w:t>Increase domestic production of medical equipment</w:t>
      </w:r>
    </w:p>
    <w:p w14:paraId="63A97ABD" w14:textId="7234ED3B" w:rsidR="00557565" w:rsidRPr="00557565" w:rsidRDefault="00557565" w:rsidP="0097147A">
      <w:pPr>
        <w:pStyle w:val="Heading3"/>
      </w:pPr>
      <w:r w:rsidRPr="00557565">
        <w:t>Secure necessary medical equipment stocks and distribution</w:t>
      </w:r>
    </w:p>
    <w:p w14:paraId="4694659A" w14:textId="168DBE50" w:rsidR="00400887" w:rsidRDefault="00400887" w:rsidP="00400887">
      <w:pPr>
        <w:pStyle w:val="Heading2"/>
      </w:pPr>
      <w:r w:rsidRPr="00400887">
        <w:t>Increase isolation and quarantine facilities</w:t>
      </w:r>
    </w:p>
    <w:p w14:paraId="3BAF64CB" w14:textId="6760274A" w:rsidR="00712082" w:rsidRDefault="00400887" w:rsidP="00712082">
      <w:pPr>
        <w:spacing w:after="120"/>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410956C6" w14:textId="77777777" w:rsidR="00712082" w:rsidRDefault="00712082" w:rsidP="00712082">
      <w:pPr>
        <w:pStyle w:val="Heading3"/>
      </w:pPr>
      <w:r w:rsidRPr="000E36C3">
        <w:rPr>
          <w:rFonts w:eastAsiaTheme="minorHAnsi"/>
        </w:rPr>
        <w:t>Government properties repurposed as quarantine facilities</w:t>
      </w:r>
    </w:p>
    <w:p w14:paraId="1E52D3A8" w14:textId="77777777" w:rsidR="00712082" w:rsidRDefault="00712082" w:rsidP="00712082">
      <w:pPr>
        <w:pStyle w:val="Heading3"/>
      </w:pPr>
      <w:r w:rsidRPr="000E36C3">
        <w:rPr>
          <w:rFonts w:eastAsiaTheme="minorHAnsi"/>
        </w:rPr>
        <w:t xml:space="preserve">Isolation </w:t>
      </w:r>
      <w:proofErr w:type="spellStart"/>
      <w:r w:rsidRPr="000E36C3">
        <w:rPr>
          <w:rFonts w:eastAsiaTheme="minorHAnsi"/>
        </w:rPr>
        <w:t>centers</w:t>
      </w:r>
      <w:proofErr w:type="spellEnd"/>
    </w:p>
    <w:p w14:paraId="6A8E92D2" w14:textId="77777777" w:rsidR="00712082" w:rsidRDefault="00712082" w:rsidP="00712082">
      <w:pPr>
        <w:pStyle w:val="Heading3"/>
      </w:pPr>
      <w:r w:rsidRPr="000E36C3">
        <w:t>Long-term care facilities repurposed as quarantine facilities</w:t>
      </w:r>
    </w:p>
    <w:p w14:paraId="7AA3645E" w14:textId="77777777" w:rsidR="00712082" w:rsidRDefault="00712082" w:rsidP="00712082">
      <w:pPr>
        <w:pStyle w:val="Heading3"/>
      </w:pPr>
      <w:r w:rsidRPr="00CC2107">
        <w:rPr>
          <w:rFonts w:eastAsiaTheme="minorHAnsi"/>
        </w:rPr>
        <w:t>New quarantine structure for non-severe cases</w:t>
      </w:r>
    </w:p>
    <w:p w14:paraId="694E616F" w14:textId="77777777" w:rsidR="00712082" w:rsidRDefault="00712082" w:rsidP="00712082">
      <w:pPr>
        <w:pStyle w:val="Heading3"/>
      </w:pPr>
      <w:r w:rsidRPr="000E36C3">
        <w:t>Public housing converted into quarantine facilities</w:t>
      </w:r>
    </w:p>
    <w:p w14:paraId="7EFCBFC1" w14:textId="77777777" w:rsidR="00712082" w:rsidRDefault="00712082" w:rsidP="00712082">
      <w:pPr>
        <w:pStyle w:val="Heading3"/>
      </w:pPr>
      <w:r w:rsidRPr="000E36C3">
        <w:t xml:space="preserve">Quarantine </w:t>
      </w:r>
      <w:proofErr w:type="spellStart"/>
      <w:r w:rsidRPr="000E36C3">
        <w:t>centers</w:t>
      </w:r>
      <w:proofErr w:type="spellEnd"/>
    </w:p>
    <w:p w14:paraId="4155468D" w14:textId="77777777" w:rsidR="00712082" w:rsidRDefault="00712082" w:rsidP="00712082">
      <w:pPr>
        <w:pStyle w:val="Heading3"/>
      </w:pPr>
      <w:r w:rsidRPr="00CC2107">
        <w:t>Quarantine facilities implemented for travellers coming from affected areas</w:t>
      </w:r>
    </w:p>
    <w:p w14:paraId="7F805760" w14:textId="77777777" w:rsidR="00712082" w:rsidRDefault="00712082" w:rsidP="00712082">
      <w:pPr>
        <w:pStyle w:val="Heading3"/>
      </w:pPr>
      <w:r w:rsidRPr="0039226C">
        <w:rPr>
          <w:rFonts w:eastAsiaTheme="minorHAnsi"/>
        </w:rPr>
        <w:t>Short-term accommodations repurposed into quarantine facilities</w:t>
      </w:r>
    </w:p>
    <w:p w14:paraId="79A4FB01" w14:textId="77777777" w:rsidR="00712082" w:rsidRDefault="00712082" w:rsidP="00712082">
      <w:pPr>
        <w:pStyle w:val="Heading3"/>
      </w:pPr>
      <w:r w:rsidRPr="00CC2107">
        <w:t>Stadiums repurposed into quarantine facilities</w:t>
      </w:r>
    </w:p>
    <w:p w14:paraId="493E3C64" w14:textId="77777777" w:rsidR="00712082" w:rsidRDefault="00712082" w:rsidP="00712082">
      <w:pPr>
        <w:pStyle w:val="Heading3"/>
      </w:pPr>
      <w:r w:rsidRPr="000E36C3">
        <w:t>Student dormitories repurposed into quarantine facilities</w:t>
      </w:r>
    </w:p>
    <w:p w14:paraId="6ED01D85" w14:textId="77777777" w:rsidR="00712082" w:rsidRDefault="00712082" w:rsidP="00712082">
      <w:pPr>
        <w:spacing w:after="120"/>
        <w:rPr>
          <w:rFonts w:cstheme="minorHAnsi"/>
          <w:color w:val="000000" w:themeColor="text1"/>
          <w:sz w:val="20"/>
        </w:rPr>
      </w:pPr>
    </w:p>
    <w:p w14:paraId="17C994DD" w14:textId="77777777" w:rsidR="0097147A" w:rsidRDefault="00173FD5" w:rsidP="0097147A">
      <w:pPr>
        <w:pStyle w:val="Heading2"/>
      </w:pPr>
      <w:r w:rsidRPr="00173FD5">
        <w:lastRenderedPageBreak/>
        <w:t>Increase patient capacity</w:t>
      </w:r>
    </w:p>
    <w:p w14:paraId="27E19E46" w14:textId="34540ED3" w:rsidR="00173FD5" w:rsidRDefault="00173FD5" w:rsidP="0097147A">
      <w:pPr>
        <w:pStyle w:val="Heading3"/>
      </w:pPr>
      <w:r w:rsidRPr="00173FD5">
        <w:t>Beds</w:t>
      </w:r>
    </w:p>
    <w:p w14:paraId="680962BF" w14:textId="15F205C4" w:rsidR="00173FD5" w:rsidRDefault="00173FD5" w:rsidP="00173FD5">
      <w:pPr>
        <w:pStyle w:val="Heading3"/>
      </w:pPr>
      <w:r w:rsidRPr="00173FD5">
        <w:t>Emergency hospitals</w:t>
      </w:r>
    </w:p>
    <w:p w14:paraId="00D3DEE3" w14:textId="042E265B" w:rsidR="00173FD5" w:rsidRDefault="00173FD5" w:rsidP="00173FD5">
      <w:pPr>
        <w:pStyle w:val="Heading3"/>
      </w:pPr>
      <w:r w:rsidRPr="00173FD5">
        <w:t>Increase ICU capacity</w:t>
      </w:r>
    </w:p>
    <w:p w14:paraId="79821459" w14:textId="22BE5DA0" w:rsidR="00173FD5" w:rsidRDefault="00173FD5" w:rsidP="000E36C3">
      <w:pPr>
        <w:pStyle w:val="Heading3"/>
      </w:pPr>
      <w:r w:rsidRPr="00173FD5">
        <w:t>Increase medical consultation capacity</w:t>
      </w:r>
    </w:p>
    <w:p w14:paraId="7C1A9073" w14:textId="406AFE21" w:rsidR="00173FD5" w:rsidRDefault="00173FD5" w:rsidP="000E36C3">
      <w:pPr>
        <w:pStyle w:val="Heading3"/>
      </w:pPr>
      <w:r w:rsidRPr="00173FD5">
        <w:t>Increase number of medical institutions</w:t>
      </w:r>
    </w:p>
    <w:p w14:paraId="63A418DE" w14:textId="70023D75" w:rsidR="000E36C3" w:rsidRDefault="000E36C3" w:rsidP="000E36C3">
      <w:pPr>
        <w:pStyle w:val="Heading3"/>
      </w:pPr>
      <w:r w:rsidRPr="000E36C3">
        <w:t>Isolation wards</w:t>
      </w:r>
    </w:p>
    <w:p w14:paraId="20FCB77A" w14:textId="41A1FDE1" w:rsidR="000E36C3" w:rsidRDefault="000E36C3" w:rsidP="000E36C3">
      <w:pPr>
        <w:pStyle w:val="Heading3"/>
      </w:pPr>
      <w:r w:rsidRPr="000E36C3">
        <w:t>Medicalise nursing home</w:t>
      </w:r>
    </w:p>
    <w:p w14:paraId="787F22B1" w14:textId="65DAF979" w:rsidR="000E36C3" w:rsidRDefault="000E36C3" w:rsidP="000E36C3">
      <w:pPr>
        <w:pStyle w:val="Heading3"/>
      </w:pPr>
      <w:r w:rsidRPr="000E36C3">
        <w:t>Postponement of non-essential care and non-urgent operations in hospitals</w:t>
      </w:r>
    </w:p>
    <w:p w14:paraId="763EBA87" w14:textId="182B8501" w:rsidR="000E36C3" w:rsidRDefault="000E36C3" w:rsidP="000E36C3">
      <w:pPr>
        <w:pStyle w:val="Heading2"/>
      </w:pPr>
      <w:r w:rsidRPr="000E36C3">
        <w:t>Personal protective measures</w:t>
      </w:r>
    </w:p>
    <w:p w14:paraId="589A2CB6" w14:textId="7DA5A4BE" w:rsidR="00B52ECD" w:rsidRDefault="00B52ECD" w:rsidP="00B52ECD">
      <w:pPr>
        <w:pStyle w:val="Heading3"/>
      </w:pPr>
      <w:r w:rsidRPr="00B52ECD">
        <w:t>Enhance hand hygiene</w:t>
      </w:r>
    </w:p>
    <w:p w14:paraId="5178DF64" w14:textId="77777777" w:rsidR="0097147A" w:rsidRDefault="0097147A" w:rsidP="0097147A">
      <w:pPr>
        <w:pStyle w:val="Heading4"/>
      </w:pPr>
      <w:r w:rsidRPr="0097147A">
        <w:t>Allowing licensed pharmacies to make and sell alcohol-based hand sanitizers</w:t>
      </w:r>
    </w:p>
    <w:p w14:paraId="251EDE57" w14:textId="77777777" w:rsidR="0097147A" w:rsidRDefault="0097147A" w:rsidP="0097147A">
      <w:pPr>
        <w:pStyle w:val="Heading4"/>
      </w:pPr>
      <w:r w:rsidRPr="0097147A">
        <w:t>Allowing non-traditional manufacturers to make alcohol-based hand sanitizers</w:t>
      </w:r>
    </w:p>
    <w:p w14:paraId="2C446F5F" w14:textId="77777777" w:rsidR="0097147A" w:rsidRDefault="0097147A" w:rsidP="0097147A">
      <w:pPr>
        <w:pStyle w:val="Heading4"/>
      </w:pPr>
      <w:r w:rsidRPr="0097147A">
        <w:t>Approval of new hand disinfectant</w:t>
      </w:r>
    </w:p>
    <w:p w14:paraId="58715917" w14:textId="77777777" w:rsidR="0097147A" w:rsidRDefault="0097147A" w:rsidP="0097147A">
      <w:pPr>
        <w:pStyle w:val="Heading4"/>
      </w:pPr>
      <w:r w:rsidRPr="0097147A">
        <w:t>Approval of new hand disinfectant</w:t>
      </w:r>
    </w:p>
    <w:p w14:paraId="0F73AF6F" w14:textId="77777777" w:rsidR="0097147A" w:rsidRPr="0097147A" w:rsidRDefault="0097147A" w:rsidP="0097147A">
      <w:pPr>
        <w:pStyle w:val="Heading4"/>
      </w:pPr>
      <w:r w:rsidRPr="0097147A">
        <w:t>Essential businesses and operations shall make sanitizing products available for employees and customers</w:t>
      </w:r>
    </w:p>
    <w:p w14:paraId="641DF443" w14:textId="77777777" w:rsidR="0097147A" w:rsidRDefault="0097147A" w:rsidP="0097147A">
      <w:pPr>
        <w:pStyle w:val="Heading4"/>
      </w:pPr>
      <w:r w:rsidRPr="0097147A">
        <w:t>Hand sanitizers in airports</w:t>
      </w:r>
    </w:p>
    <w:p w14:paraId="6C309E5B" w14:textId="77777777" w:rsidR="0097147A" w:rsidRDefault="0097147A" w:rsidP="0097147A">
      <w:pPr>
        <w:pStyle w:val="Heading4"/>
      </w:pPr>
      <w:r w:rsidRPr="0097147A">
        <w:t>Hand sanitizers in public places (mandatory)</w:t>
      </w:r>
    </w:p>
    <w:p w14:paraId="2037F81B" w14:textId="77777777" w:rsidR="0097147A" w:rsidRDefault="0097147A" w:rsidP="0097147A">
      <w:pPr>
        <w:pStyle w:val="Heading4"/>
      </w:pPr>
      <w:r w:rsidRPr="0097147A">
        <w:t>Mandatory hand washing/disinfection before entering a shop or working place</w:t>
      </w:r>
    </w:p>
    <w:p w14:paraId="1E35DEC8" w14:textId="77777777" w:rsidR="0097147A" w:rsidRDefault="0097147A" w:rsidP="0097147A">
      <w:pPr>
        <w:pStyle w:val="Heading4"/>
      </w:pPr>
      <w:r w:rsidRPr="0097147A">
        <w:t>Mandatory hand washing/disinfection before entering a shop or working place</w:t>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7333F3DF" w:rsidR="00B52ECD" w:rsidRDefault="00B52ECD" w:rsidP="00B52ECD">
      <w:pPr>
        <w:pStyle w:val="Heading3"/>
      </w:pPr>
      <w:r w:rsidRPr="00B52ECD">
        <w:t>Mandatory use of masks</w:t>
      </w:r>
    </w:p>
    <w:p w14:paraId="0D90ACCA" w14:textId="023F5B00" w:rsidR="00B52ECD" w:rsidRDefault="00B52ECD" w:rsidP="00B52ECD">
      <w:pPr>
        <w:pStyle w:val="Heading3"/>
      </w:pPr>
      <w:r w:rsidRPr="00B52ECD">
        <w:t>Mandatory use of PPE</w:t>
      </w:r>
    </w:p>
    <w:p w14:paraId="221FE950" w14:textId="122639F0" w:rsidR="005E6164" w:rsidRPr="005E6164" w:rsidRDefault="005E6164" w:rsidP="005E6164">
      <w:pPr>
        <w:pStyle w:val="Heading3"/>
      </w:pPr>
      <w:r w:rsidRPr="005E6164">
        <w:t>Precautions for handling and disposal of dead bodies</w:t>
      </w:r>
    </w:p>
    <w:p w14:paraId="50B2390D" w14:textId="4BC0A944" w:rsidR="00020031" w:rsidRDefault="0092645A" w:rsidP="00020031">
      <w:pPr>
        <w:pStyle w:val="Heading2"/>
      </w:pPr>
      <w:r w:rsidRPr="0092645A">
        <w:t>Reduce the number of patients in healthcare centres and hospitals</w:t>
      </w:r>
    </w:p>
    <w:p w14:paraId="60437A5E" w14:textId="35630261"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 (promote self-isolation of mild symptomatic people, set up a health hotline to answer questions).</w:t>
      </w:r>
    </w:p>
    <w:p w14:paraId="1681E1D4" w14:textId="77777777" w:rsidR="00E73BCE" w:rsidRDefault="00E73BCE" w:rsidP="00E73BCE">
      <w:pPr>
        <w:pStyle w:val="Heading3"/>
        <w:rPr>
          <w:rFonts w:eastAsia="Calibri"/>
        </w:rPr>
      </w:pPr>
      <w:r w:rsidRPr="00E73BCE">
        <w:rPr>
          <w:rFonts w:eastAsia="Calibri"/>
        </w:rPr>
        <w:t>Health hotline</w:t>
      </w:r>
    </w:p>
    <w:p w14:paraId="061C37BE" w14:textId="7F2701ED" w:rsidR="00E73BCE" w:rsidRDefault="00E73BCE" w:rsidP="00E73BCE">
      <w:pPr>
        <w:pStyle w:val="Heading3"/>
        <w:rPr>
          <w:rFonts w:eastAsia="Calibri"/>
        </w:rPr>
      </w:pPr>
      <w:r w:rsidRPr="005E6164">
        <w:rPr>
          <w:rFonts w:eastAsia="Calibri"/>
        </w:rPr>
        <w:t xml:space="preserve">No more patient accepted in rehabilitation </w:t>
      </w:r>
      <w:proofErr w:type="spellStart"/>
      <w:r w:rsidRPr="005E6164">
        <w:rPr>
          <w:rFonts w:eastAsia="Calibri"/>
        </w:rPr>
        <w:t>centers</w:t>
      </w:r>
      <w:proofErr w:type="spellEnd"/>
    </w:p>
    <w:p w14:paraId="03932DB9" w14:textId="23965974" w:rsidR="00E73BCE" w:rsidRDefault="00E73BCE" w:rsidP="00E73BCE">
      <w:r>
        <w:t xml:space="preserve">Rehabilitation </w:t>
      </w:r>
      <w:proofErr w:type="spellStart"/>
      <w:r>
        <w:t>centers</w:t>
      </w:r>
      <w:proofErr w:type="spellEnd"/>
      <w:r>
        <w:t xml:space="preserve"> do not accept new patients.</w:t>
      </w:r>
    </w:p>
    <w:p w14:paraId="7AA39F59" w14:textId="77777777" w:rsidR="008A1AFA" w:rsidRDefault="008A1AFA" w:rsidP="008A1AFA">
      <w:pPr>
        <w:pStyle w:val="Heading2"/>
        <w:rPr>
          <w:rFonts w:eastAsia="Calibri"/>
        </w:rPr>
      </w:pPr>
      <w:r w:rsidRPr="005E6164">
        <w:rPr>
          <w:rFonts w:eastAsia="Calibri"/>
        </w:rPr>
        <w:lastRenderedPageBreak/>
        <w:t>Repurpose hospitals</w:t>
      </w:r>
    </w:p>
    <w:p w14:paraId="7225145D" w14:textId="77777777" w:rsidR="008A1AFA" w:rsidRDefault="008A1AFA" w:rsidP="008A1AFA">
      <w:pPr>
        <w:pStyle w:val="Heading3"/>
        <w:rPr>
          <w:rFonts w:eastAsia="Calibri"/>
        </w:rPr>
      </w:pPr>
      <w:r w:rsidRPr="00852AD0">
        <w:rPr>
          <w:rFonts w:eastAsia="Calibri"/>
        </w:rPr>
        <w:t>Requisition private hospitals</w:t>
      </w:r>
    </w:p>
    <w:p w14:paraId="138B1785" w14:textId="77777777" w:rsidR="008A1AFA" w:rsidRDefault="008A1AFA" w:rsidP="008A1AFA">
      <w:pPr>
        <w:pStyle w:val="Heading3"/>
        <w:rPr>
          <w:rFonts w:eastAsia="Calibri"/>
        </w:rPr>
      </w:pPr>
      <w:r w:rsidRPr="00852AD0">
        <w:rPr>
          <w:rFonts w:eastAsia="Calibri"/>
        </w:rPr>
        <w:t>Small hospitals used to reduce burden on hospitals dealing with covid-19 patients</w:t>
      </w:r>
    </w:p>
    <w:p w14:paraId="5A11F3CD" w14:textId="77777777" w:rsidR="008A1AFA" w:rsidRDefault="008A1AFA" w:rsidP="008A1AFA">
      <w:pPr>
        <w:pStyle w:val="Heading3"/>
        <w:rPr>
          <w:rFonts w:eastAsia="Calibri"/>
        </w:rPr>
      </w:pPr>
      <w:r w:rsidRPr="00852AD0">
        <w:rPr>
          <w:rFonts w:eastAsia="Calibri"/>
        </w:rPr>
        <w:t>Some hospitals dedicated to covid19 patients</w:t>
      </w:r>
    </w:p>
    <w:p w14:paraId="7DC2D8EF" w14:textId="77777777" w:rsidR="008A1AFA" w:rsidRDefault="008A1AFA" w:rsidP="008A1AFA">
      <w:pPr>
        <w:pStyle w:val="Heading3"/>
        <w:rPr>
          <w:rFonts w:eastAsia="Calibri"/>
        </w:rPr>
      </w:pPr>
      <w:r w:rsidRPr="00852AD0">
        <w:rPr>
          <w:rFonts w:eastAsia="Calibri"/>
        </w:rPr>
        <w:t>Special section for covid19 patients</w:t>
      </w:r>
    </w:p>
    <w:p w14:paraId="50F91E0E" w14:textId="77777777" w:rsidR="008A1AFA" w:rsidRDefault="008A1AFA" w:rsidP="008A1AFA">
      <w:pPr>
        <w:pStyle w:val="Heading2"/>
      </w:pPr>
      <w:r w:rsidRPr="00852AD0">
        <w:t>Research</w:t>
      </w:r>
    </w:p>
    <w:p w14:paraId="0002E5BE" w14:textId="77777777" w:rsidR="008A1AFA" w:rsidRPr="00852AD0" w:rsidRDefault="008A1AFA" w:rsidP="008A1AFA">
      <w:pPr>
        <w:pStyle w:val="Heading3"/>
      </w:pPr>
      <w:r w:rsidRPr="00852AD0">
        <w:t>Antibody research</w:t>
      </w:r>
    </w:p>
    <w:p w14:paraId="0A3457A9" w14:textId="77777777" w:rsidR="008A1AFA" w:rsidRPr="00852AD0" w:rsidRDefault="008A1AFA" w:rsidP="008A1AFA">
      <w:pPr>
        <w:pStyle w:val="Heading3"/>
      </w:pPr>
      <w:r w:rsidRPr="00852AD0">
        <w:t>Clinical trials on COVID-19</w:t>
      </w:r>
    </w:p>
    <w:p w14:paraId="68B9B8D7" w14:textId="77777777" w:rsidR="00852AD0" w:rsidRPr="00852AD0" w:rsidRDefault="00852AD0" w:rsidP="00852AD0">
      <w:pPr>
        <w:pStyle w:val="Heading3"/>
      </w:pPr>
      <w:r w:rsidRPr="00852AD0">
        <w:t>Focus on implementing measures to detect, manage, and reduce the transmission of the virus</w:t>
      </w:r>
    </w:p>
    <w:p w14:paraId="37F507EB" w14:textId="64C8698F" w:rsidR="00852AD0" w:rsidRPr="00852AD0" w:rsidRDefault="00852AD0" w:rsidP="00852AD0">
      <w:pPr>
        <w:pStyle w:val="Heading3"/>
      </w:pPr>
      <w:r w:rsidRPr="00852AD0">
        <w:t>Funding of a diagnostic test project</w:t>
      </w:r>
    </w:p>
    <w:p w14:paraId="4E3D86DB" w14:textId="77777777" w:rsidR="00852AD0" w:rsidRPr="00852AD0" w:rsidRDefault="00852AD0" w:rsidP="00852AD0">
      <w:pPr>
        <w:pStyle w:val="Heading3"/>
      </w:pPr>
      <w:r w:rsidRPr="00852AD0">
        <w:t>Health research</w:t>
      </w:r>
    </w:p>
    <w:p w14:paraId="296B5A26" w14:textId="78BF24BF" w:rsidR="00852AD0" w:rsidRPr="00852AD0" w:rsidRDefault="00852AD0" w:rsidP="00852AD0">
      <w:pPr>
        <w:pStyle w:val="Heading3"/>
      </w:pPr>
      <w:r w:rsidRPr="00852AD0">
        <w:t>Open call 50 million euros</w:t>
      </w:r>
    </w:p>
    <w:p w14:paraId="166E2E70" w14:textId="77777777" w:rsidR="00852AD0" w:rsidRPr="00852AD0" w:rsidRDefault="00852AD0" w:rsidP="00852AD0">
      <w:pPr>
        <w:pStyle w:val="Heading3"/>
      </w:pPr>
      <w:r w:rsidRPr="00852AD0">
        <w:t>Simple diagnostic kits, antiviral drugs, vaccines</w:t>
      </w:r>
    </w:p>
    <w:p w14:paraId="397781B7" w14:textId="1B2ACC9F" w:rsidR="00852AD0" w:rsidRPr="00852AD0" w:rsidRDefault="00852AD0" w:rsidP="00852AD0">
      <w:pPr>
        <w:pStyle w:val="Heading3"/>
      </w:pPr>
      <w:r w:rsidRPr="00852AD0">
        <w:t>Simplify clinical trials regulations</w:t>
      </w:r>
    </w:p>
    <w:p w14:paraId="48BCFF65" w14:textId="77777777" w:rsidR="00852AD0" w:rsidRPr="00852AD0" w:rsidRDefault="00852AD0" w:rsidP="00852AD0">
      <w:pPr>
        <w:pStyle w:val="Heading3"/>
      </w:pPr>
      <w:r w:rsidRPr="00852AD0">
        <w:t>Vaccine</w:t>
      </w:r>
    </w:p>
    <w:p w14:paraId="53F8BEA9" w14:textId="7EF0F1E1" w:rsidR="00852AD0" w:rsidRPr="00852AD0" w:rsidRDefault="00852AD0" w:rsidP="00852AD0">
      <w:pPr>
        <w:pStyle w:val="Heading3"/>
      </w:pPr>
      <w:r w:rsidRPr="00852AD0">
        <w:t>Vaccine and antiviral development</w:t>
      </w:r>
    </w:p>
    <w:p w14:paraId="7C7C4829" w14:textId="2597BFC7" w:rsidR="00852AD0" w:rsidRPr="00852AD0" w:rsidRDefault="00852AD0" w:rsidP="00852AD0">
      <w:pPr>
        <w:pStyle w:val="Heading3"/>
      </w:pPr>
      <w:commentRangeStart w:id="8"/>
      <w:r w:rsidRPr="00852AD0">
        <w:t>Vaccine trials on COVID-19</w:t>
      </w:r>
      <w:commentRangeEnd w:id="8"/>
      <w:r w:rsidR="008B73C2">
        <w:rPr>
          <w:rStyle w:val="CommentReference"/>
          <w:rFonts w:asciiTheme="minorHAnsi" w:eastAsiaTheme="minorHAnsi" w:hAnsiTheme="minorHAnsi" w:cstheme="minorBidi"/>
          <w:color w:val="auto"/>
        </w:rPr>
        <w:commentReference w:id="8"/>
      </w:r>
    </w:p>
    <w:p w14:paraId="19920655" w14:textId="44B3519C" w:rsidR="00C00AE5" w:rsidRDefault="002F1EBD" w:rsidP="00067966">
      <w:pPr>
        <w:pStyle w:val="Heading1"/>
      </w:pPr>
      <w:r>
        <w:t>Resource allocation</w:t>
      </w:r>
    </w:p>
    <w:p w14:paraId="1209B55C" w14:textId="4136A305" w:rsidR="00C6480B" w:rsidRPr="00E51ADC" w:rsidRDefault="002F1EBD" w:rsidP="00067966">
      <w:pPr>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CC159F">
      <w:pPr>
        <w:pStyle w:val="Heading2"/>
      </w:pPr>
      <w:r>
        <w:t>Activate or establish emergency response</w:t>
      </w:r>
    </w:p>
    <w:p w14:paraId="13132018" w14:textId="0921E69A" w:rsidR="00CC159F" w:rsidRDefault="00CC159F" w:rsidP="00CC159F">
      <w:pPr>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77777777" w:rsidR="008A1AFA" w:rsidRDefault="008A1AFA" w:rsidP="002F1EBD">
      <w:pPr>
        <w:pStyle w:val="Heading3"/>
      </w:pPr>
      <w:r w:rsidRPr="008A1AFA">
        <w:t>Declare state of emergency</w:t>
      </w:r>
    </w:p>
    <w:p w14:paraId="6AA600E6" w14:textId="77777777" w:rsidR="008A1AFA" w:rsidRDefault="008A1AFA" w:rsidP="008A1AFA">
      <w:pPr>
        <w:pStyle w:val="Heading3"/>
      </w:pPr>
      <w:r>
        <w:t>Emergency laws</w:t>
      </w:r>
    </w:p>
    <w:p w14:paraId="4FD2C621" w14:textId="77777777" w:rsidR="008A1AFA" w:rsidRDefault="008A1AFA" w:rsidP="008A1AFA">
      <w:pPr>
        <w:pStyle w:val="Heading3"/>
      </w:pPr>
      <w:r>
        <w:t>Exceptional change to work law</w:t>
      </w:r>
    </w:p>
    <w:p w14:paraId="0631D3C6" w14:textId="51374159" w:rsidR="002F1EBD" w:rsidRDefault="002F1EBD" w:rsidP="008A1AFA">
      <w:pPr>
        <w:pStyle w:val="Heading3"/>
      </w:pPr>
      <w:r w:rsidRPr="002F1EBD">
        <w:t>Relaxation of data protection law</w:t>
      </w:r>
    </w:p>
    <w:p w14:paraId="26C09F23" w14:textId="77777777" w:rsidR="008A1AFA" w:rsidRDefault="008A1AFA" w:rsidP="008A1AFA">
      <w:pPr>
        <w:spacing w:after="0"/>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77777777" w:rsidR="008A1AFA" w:rsidRPr="008A2AD6" w:rsidRDefault="008A1AFA" w:rsidP="008A1AFA">
      <w:pPr>
        <w:spacing w:after="0"/>
        <w:rPr>
          <w:sz w:val="20"/>
        </w:rPr>
      </w:pPr>
      <w:r w:rsidRPr="008A2AD6">
        <w:rPr>
          <w:sz w:val="20"/>
        </w:rPr>
        <w:t>The government allows access to personal patient data to actively search and test contact persons.</w:t>
      </w:r>
    </w:p>
    <w:p w14:paraId="5D7DFA65" w14:textId="0AD42A67" w:rsidR="002F1EBD" w:rsidRDefault="008A1AFA" w:rsidP="008A1AFA">
      <w:pPr>
        <w:pStyle w:val="Heading3"/>
      </w:pPr>
      <w:commentRangeStart w:id="9"/>
      <w:r w:rsidRPr="008A1AFA">
        <w:lastRenderedPageBreak/>
        <w:t>Repurpose domestic forces</w:t>
      </w:r>
      <w:commentRangeEnd w:id="9"/>
      <w:r>
        <w:rPr>
          <w:rStyle w:val="CommentReference"/>
          <w:rFonts w:asciiTheme="minorHAnsi" w:eastAsiaTheme="minorHAnsi" w:hAnsiTheme="minorHAnsi" w:cstheme="minorBidi"/>
          <w:color w:val="auto"/>
        </w:rPr>
        <w:commentReference w:id="9"/>
      </w:r>
    </w:p>
    <w:p w14:paraId="086B6EF0" w14:textId="34EA8C1A" w:rsidR="008A1AFA" w:rsidRDefault="008A1AFA" w:rsidP="008A1AFA">
      <w:pPr>
        <w:pStyle w:val="Heading3"/>
      </w:pPr>
      <w:r w:rsidRPr="008A1AFA">
        <w:t>Risk management plan</w:t>
      </w:r>
    </w:p>
    <w:p w14:paraId="250D8E79" w14:textId="521A9832" w:rsidR="008A1AFA" w:rsidRDefault="008A1AFA" w:rsidP="008A1AFA">
      <w:pPr>
        <w:pStyle w:val="Heading3"/>
      </w:pPr>
      <w:r w:rsidRPr="008A1AFA">
        <w:t>Suspension of the requirement for nutrient management plan</w:t>
      </w:r>
    </w:p>
    <w:p w14:paraId="614DA295" w14:textId="43F285FB" w:rsidR="008A1AFA" w:rsidRPr="002F1EBD" w:rsidRDefault="008A1AFA" w:rsidP="008A1AFA">
      <w:pPr>
        <w:pStyle w:val="Heading3"/>
      </w:pPr>
      <w:r w:rsidRPr="008A1AFA">
        <w:t>Transfer or enforcement of decisional and legal power</w:t>
      </w:r>
    </w:p>
    <w:p w14:paraId="197F5308" w14:textId="77777777" w:rsidR="00C6480B" w:rsidRDefault="00FD4AF3" w:rsidP="00067966">
      <w:pPr>
        <w:pStyle w:val="Heading2"/>
      </w:pPr>
      <w:r>
        <w:t>Crisis management plans</w:t>
      </w:r>
    </w:p>
    <w:p w14:paraId="44A10DC2" w14:textId="0A60BA71"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1"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22238A24" w:rsidR="008A1AFA" w:rsidRDefault="008A1AFA" w:rsidP="008A1AFA">
      <w:pPr>
        <w:pStyle w:val="Heading3"/>
      </w:pPr>
      <w:r w:rsidRPr="008A1AFA">
        <w:lastRenderedPageBreak/>
        <w:t>Administrative procedures facilitated</w:t>
      </w:r>
    </w:p>
    <w:p w14:paraId="487742A5" w14:textId="76D51A7A" w:rsidR="008A1AFA" w:rsidRDefault="008A1AFA" w:rsidP="008A1AFA">
      <w:pPr>
        <w:pStyle w:val="Heading3"/>
      </w:pPr>
      <w:r w:rsidRPr="008A1AFA">
        <w:t>Develop all-of-society and business continuity plans</w:t>
      </w:r>
    </w:p>
    <w:p w14:paraId="6865AC5C" w14:textId="1785D4C2" w:rsidR="008A1AFA" w:rsidRDefault="008A1AFA" w:rsidP="008A1AFA">
      <w:pPr>
        <w:pStyle w:val="Heading3"/>
      </w:pPr>
      <w:r w:rsidRPr="008A1AFA">
        <w:t>Financial aid for health system</w:t>
      </w:r>
    </w:p>
    <w:p w14:paraId="5CBA641D" w14:textId="77777777" w:rsidR="008A1AFA" w:rsidRDefault="008A1AFA" w:rsidP="008A1AFA">
      <w:pPr>
        <w:pStyle w:val="Heading3"/>
      </w:pPr>
      <w:r>
        <w:t>Funding for non-profit institutions</w:t>
      </w:r>
    </w:p>
    <w:p w14:paraId="759F8FF6" w14:textId="77777777" w:rsidR="008A1AFA" w:rsidRDefault="008A1AFA" w:rsidP="008A1AFA">
      <w:pPr>
        <w:pStyle w:val="Heading3"/>
      </w:pPr>
      <w:r>
        <w:t>Measures for special populations</w:t>
      </w:r>
    </w:p>
    <w:p w14:paraId="043FCDDA" w14:textId="3B1EE067" w:rsidR="008A1AFA" w:rsidRDefault="008A1AFA" w:rsidP="008A1AFA">
      <w:pPr>
        <w:pStyle w:val="Heading3"/>
      </w:pPr>
      <w:r>
        <w:t>Mobilize other forces</w:t>
      </w:r>
    </w:p>
    <w:p w14:paraId="064F551F" w14:textId="77777777" w:rsidR="008A1AFA" w:rsidRDefault="008A1AFA" w:rsidP="008A1AFA">
      <w:pPr>
        <w:pStyle w:val="Heading3"/>
      </w:pPr>
      <w:commentRangeStart w:id="10"/>
      <w:r>
        <w:t>Prohibit new employment in the public sector</w:t>
      </w:r>
      <w:commentRangeEnd w:id="10"/>
      <w:r>
        <w:rPr>
          <w:rStyle w:val="CommentReference"/>
          <w:rFonts w:asciiTheme="minorHAnsi" w:eastAsiaTheme="minorHAnsi" w:hAnsiTheme="minorHAnsi" w:cstheme="minorBidi"/>
          <w:color w:val="auto"/>
        </w:rPr>
        <w:commentReference w:id="10"/>
      </w:r>
    </w:p>
    <w:p w14:paraId="2A93B52C" w14:textId="733508FA" w:rsidR="008A1AFA" w:rsidRDefault="008A1AFA" w:rsidP="008A1AFA">
      <w:pPr>
        <w:pStyle w:val="Heading3"/>
      </w:pPr>
      <w:r>
        <w:t>Repurpose government plans</w:t>
      </w:r>
    </w:p>
    <w:p w14:paraId="54A65E7F" w14:textId="1E7A01FF" w:rsidR="008A1AFA" w:rsidRDefault="008A1AFA" w:rsidP="008A1AFA">
      <w:pPr>
        <w:pStyle w:val="Heading3"/>
      </w:pPr>
      <w:r w:rsidRPr="008A1AFA">
        <w:t>State aid, taxation and social security</w:t>
      </w:r>
    </w:p>
    <w:p w14:paraId="49AB5D4A" w14:textId="41DD3B48" w:rsidR="008A1AFA" w:rsidRPr="008A1AFA" w:rsidRDefault="008A1AFA" w:rsidP="008A1AFA">
      <w:pPr>
        <w:pStyle w:val="Heading3"/>
      </w:pPr>
      <w:commentRangeStart w:id="11"/>
      <w:r w:rsidRPr="008A1AFA">
        <w:t>The government changed the whole board of directors of the main hospital</w:t>
      </w:r>
      <w:commentRangeEnd w:id="11"/>
      <w:r>
        <w:rPr>
          <w:rStyle w:val="CommentReference"/>
          <w:rFonts w:asciiTheme="minorHAnsi" w:eastAsiaTheme="minorHAnsi" w:hAnsiTheme="minorHAnsi" w:cstheme="minorBidi"/>
          <w:color w:val="auto"/>
        </w:rPr>
        <w:commentReference w:id="11"/>
      </w:r>
    </w:p>
    <w:p w14:paraId="14FF1E2E" w14:textId="40A866A8" w:rsidR="00BE65F8" w:rsidRDefault="00BE65F8" w:rsidP="000558FF">
      <w:pPr>
        <w:pStyle w:val="Heading2"/>
      </w:pPr>
      <w:r w:rsidRPr="00BE65F8">
        <w:t>Economic measure to stimulate consumption</w:t>
      </w:r>
    </w:p>
    <w:p w14:paraId="3A23F229" w14:textId="77777777" w:rsidR="00BE65F8" w:rsidRDefault="00BE65F8" w:rsidP="00BE65F8">
      <w:pPr>
        <w:pStyle w:val="Heading3"/>
      </w:pPr>
      <w:r>
        <w:t>Direct support to the population</w:t>
      </w:r>
    </w:p>
    <w:p w14:paraId="100DD687" w14:textId="77777777" w:rsidR="00BE65F8" w:rsidRDefault="00BE65F8" w:rsidP="00BE65F8">
      <w:pPr>
        <w:pStyle w:val="Heading3"/>
      </w:pPr>
      <w:r>
        <w:t>Direct support to young people</w:t>
      </w:r>
    </w:p>
    <w:p w14:paraId="7DEBC564" w14:textId="14970D43" w:rsidR="00BE65F8" w:rsidRDefault="00BE65F8" w:rsidP="00BE65F8">
      <w:pPr>
        <w:pStyle w:val="Heading3"/>
      </w:pPr>
      <w:r>
        <w:t>Direct support</w:t>
      </w:r>
      <w:r>
        <w:t xml:space="preserve"> to </w:t>
      </w:r>
      <w:r>
        <w:t>people with low income</w:t>
      </w:r>
    </w:p>
    <w:p w14:paraId="17771D7D" w14:textId="01E49012" w:rsidR="00BE65F8" w:rsidRDefault="00BE65F8" w:rsidP="00BE65F8">
      <w:pPr>
        <w:pStyle w:val="Heading3"/>
      </w:pPr>
      <w:r>
        <w:t>Direct support to micro and small companies</w:t>
      </w:r>
    </w:p>
    <w:p w14:paraId="3877B604" w14:textId="453C8079" w:rsidR="00BE65F8" w:rsidRDefault="00BE65F8" w:rsidP="00BE65F8">
      <w:pPr>
        <w:pStyle w:val="Heading2"/>
      </w:pPr>
      <w:r w:rsidRPr="00BE65F8">
        <w:t>Measures to ensure security of services</w:t>
      </w:r>
    </w:p>
    <w:p w14:paraId="709E6C92" w14:textId="77777777" w:rsidR="00BE65F8" w:rsidRDefault="00BE65F8" w:rsidP="00BE65F8">
      <w:pPr>
        <w:pStyle w:val="Heading3"/>
      </w:pPr>
      <w:r>
        <w:t xml:space="preserve">Ensure the continuity and </w:t>
      </w:r>
      <w:proofErr w:type="spellStart"/>
      <w:r>
        <w:t>uninterruption</w:t>
      </w:r>
      <w:proofErr w:type="spellEnd"/>
      <w:r>
        <w:t xml:space="preserve"> of public services</w:t>
      </w:r>
    </w:p>
    <w:p w14:paraId="3D1974D4" w14:textId="75CD1375" w:rsidR="00BE65F8" w:rsidRDefault="00BE65F8" w:rsidP="00BE65F8">
      <w:pPr>
        <w:pStyle w:val="Heading3"/>
      </w:pPr>
      <w:r>
        <w:t>Increase workforce for critical jobs</w:t>
      </w:r>
    </w:p>
    <w:p w14:paraId="57705854" w14:textId="7877299E" w:rsidR="00BE65F8" w:rsidRDefault="00BE65F8" w:rsidP="00BE65F8">
      <w:pPr>
        <w:pStyle w:val="Heading2"/>
      </w:pPr>
      <w:r w:rsidRPr="00BE65F8">
        <w:t>Measures to ensure security of supply</w:t>
      </w:r>
    </w:p>
    <w:p w14:paraId="7DA943B3" w14:textId="77777777" w:rsidR="00BE65F8" w:rsidRDefault="00BE65F8" w:rsidP="00BE65F8">
      <w:pPr>
        <w:pStyle w:val="Heading3"/>
      </w:pPr>
      <w:r>
        <w:t>Ban export of necessity goods</w:t>
      </w:r>
    </w:p>
    <w:p w14:paraId="61971DB7" w14:textId="77777777" w:rsidR="00BE65F8" w:rsidRDefault="00BE65F8" w:rsidP="00BE65F8">
      <w:pPr>
        <w:pStyle w:val="Heading3"/>
      </w:pPr>
      <w:r>
        <w:t>Fixing maximum price for medical supplies</w:t>
      </w:r>
    </w:p>
    <w:p w14:paraId="7D5BE0B3" w14:textId="77777777" w:rsidR="00BE65F8" w:rsidRDefault="00BE65F8" w:rsidP="00BE65F8">
      <w:pPr>
        <w:pStyle w:val="Heading3"/>
      </w:pPr>
      <w:r>
        <w:t>Fixing maximum price for necessity goods</w:t>
      </w:r>
    </w:p>
    <w:p w14:paraId="0E847801" w14:textId="42F7D50A" w:rsidR="00BE65F8" w:rsidRDefault="00BE65F8" w:rsidP="00BE65F8">
      <w:pPr>
        <w:pStyle w:val="Heading3"/>
      </w:pPr>
      <w:r>
        <w:t>Fixing price for medical supplies</w:t>
      </w:r>
    </w:p>
    <w:p w14:paraId="74B50AC2" w14:textId="606A9D26" w:rsidR="00BE65F8" w:rsidRDefault="00BE65F8" w:rsidP="000558FF">
      <w:pPr>
        <w:pStyle w:val="Heading2"/>
        <w:rPr>
          <w:color w:val="1F4D78" w:themeColor="accent1" w:themeShade="7F"/>
          <w:sz w:val="24"/>
          <w:szCs w:val="24"/>
        </w:rPr>
      </w:pPr>
      <w:r w:rsidRPr="00BE65F8">
        <w:rPr>
          <w:color w:val="1F4D78" w:themeColor="accent1" w:themeShade="7F"/>
          <w:sz w:val="24"/>
          <w:szCs w:val="24"/>
        </w:rPr>
        <w:t>Fixing price for necessity goods</w:t>
      </w:r>
    </w:p>
    <w:p w14:paraId="637015E2" w14:textId="77777777" w:rsidR="00BE65F8" w:rsidRDefault="00BE65F8" w:rsidP="00BE65F8">
      <w:pPr>
        <w:pStyle w:val="Heading3"/>
      </w:pPr>
      <w:r>
        <w:t>Increase delivery capacity for food products</w:t>
      </w:r>
    </w:p>
    <w:p w14:paraId="751BB190" w14:textId="3EB14B1E" w:rsidR="00BE65F8" w:rsidRDefault="00BE65F8" w:rsidP="00BE65F8">
      <w:pPr>
        <w:pStyle w:val="Heading3"/>
      </w:pPr>
      <w:r>
        <w:t>Increase delivery capacity for medical supplies</w:t>
      </w:r>
    </w:p>
    <w:p w14:paraId="329B8B13" w14:textId="395A0DA4" w:rsidR="00BE65F8" w:rsidRDefault="00BE65F8" w:rsidP="00BE65F8">
      <w:pPr>
        <w:pStyle w:val="Heading3"/>
      </w:pPr>
      <w:r w:rsidRPr="00BE65F8">
        <w:t>Increase delivery capacity for necessity goods</w:t>
      </w:r>
    </w:p>
    <w:p w14:paraId="4ECA0FCA" w14:textId="01F4A79F" w:rsidR="00BE65F8" w:rsidRDefault="00BE65F8" w:rsidP="00BE65F8">
      <w:pPr>
        <w:pStyle w:val="Heading3"/>
      </w:pPr>
      <w:r w:rsidRPr="00BE65F8">
        <w:t>Insure access to gas/electricity/water/telecommunications</w:t>
      </w:r>
    </w:p>
    <w:p w14:paraId="11C09D4E" w14:textId="77777777" w:rsidR="00BE65F8" w:rsidRDefault="00BE65F8" w:rsidP="00BE65F8">
      <w:pPr>
        <w:pStyle w:val="Heading3"/>
      </w:pPr>
      <w:r>
        <w:t>State aid for fuel supply</w:t>
      </w:r>
    </w:p>
    <w:p w14:paraId="21CF2C52" w14:textId="255F86F7" w:rsidR="00BE65F8" w:rsidRPr="00BE65F8" w:rsidRDefault="00BE65F8" w:rsidP="00BE65F8">
      <w:pPr>
        <w:pStyle w:val="Heading3"/>
      </w:pPr>
      <w:r>
        <w:t>Traffic enactments</w:t>
      </w:r>
    </w:p>
    <w:p w14:paraId="39D37F6D" w14:textId="5B089E7D" w:rsidR="000558FF" w:rsidRDefault="000558FF" w:rsidP="000558FF">
      <w:pPr>
        <w:pStyle w:val="Heading2"/>
      </w:pPr>
      <w:r>
        <w:t>Police and army interventions</w:t>
      </w:r>
    </w:p>
    <w:p w14:paraId="1CB82019" w14:textId="6818BD52" w:rsidR="000558FF" w:rsidRDefault="000558FF" w:rsidP="000558FF">
      <w:pPr>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022B815D" w:rsidR="002F1EBD" w:rsidRDefault="00F53543" w:rsidP="00F53543">
      <w:pPr>
        <w:pStyle w:val="Heading3"/>
      </w:pPr>
      <w:r w:rsidRPr="00F53543">
        <w:lastRenderedPageBreak/>
        <w:t>Against dissemination of fake news</w:t>
      </w:r>
    </w:p>
    <w:p w14:paraId="1393B08E" w14:textId="77777777" w:rsidR="00F53543" w:rsidRPr="00F53543" w:rsidRDefault="00F53543" w:rsidP="00F53543">
      <w:pPr>
        <w:pStyle w:val="Heading3"/>
      </w:pPr>
      <w:r w:rsidRPr="00F53543">
        <w:t>Firemen</w:t>
      </w:r>
    </w:p>
    <w:p w14:paraId="5A0E8F2C" w14:textId="38A00138" w:rsidR="00F53543" w:rsidRDefault="00F53543" w:rsidP="00F53543">
      <w:pPr>
        <w:pStyle w:val="Heading3"/>
      </w:pPr>
      <w:r w:rsidRPr="00F53543">
        <w:t>For cybersecurity</w:t>
      </w:r>
    </w:p>
    <w:p w14:paraId="6D5B9782" w14:textId="526DF9D3" w:rsidR="00F53543" w:rsidRDefault="00F53543" w:rsidP="00F53543">
      <w:pPr>
        <w:pStyle w:val="Heading3"/>
      </w:pPr>
      <w:r w:rsidRPr="00F53543">
        <w:t>In case test, isolation or treatment of patient is compromised</w:t>
      </w:r>
    </w:p>
    <w:p w14:paraId="62169AA5" w14:textId="77777777" w:rsidR="00F53543" w:rsidRPr="00F53543" w:rsidRDefault="00F53543" w:rsidP="00F53543">
      <w:pPr>
        <w:pStyle w:val="Heading3"/>
      </w:pPr>
      <w:r w:rsidRPr="00F53543">
        <w:t>Increase police forces</w:t>
      </w:r>
    </w:p>
    <w:p w14:paraId="6015EF10" w14:textId="26110FF3" w:rsidR="00F53543" w:rsidRDefault="00F53543" w:rsidP="00F53543">
      <w:pPr>
        <w:pStyle w:val="Heading3"/>
      </w:pPr>
      <w:r w:rsidRPr="00F53543">
        <w:t>Police forces recruitment and training</w:t>
      </w:r>
    </w:p>
    <w:p w14:paraId="264D8D59" w14:textId="77777777" w:rsidR="00F53543" w:rsidRPr="00F53543" w:rsidRDefault="00F53543" w:rsidP="00F53543">
      <w:pPr>
        <w:pStyle w:val="Heading3"/>
      </w:pPr>
      <w:r w:rsidRPr="00F53543">
        <w:t>Provide additional authorities</w:t>
      </w:r>
    </w:p>
    <w:p w14:paraId="779DA548" w14:textId="583E8D82" w:rsidR="00F53543" w:rsidRDefault="00F53543" w:rsidP="00F53543">
      <w:pPr>
        <w:pStyle w:val="Heading3"/>
      </w:pPr>
      <w:r w:rsidRPr="00F53543">
        <w:t>To collect data and samples for tests</w:t>
      </w:r>
    </w:p>
    <w:p w14:paraId="69D61430" w14:textId="77777777" w:rsidR="00F53543" w:rsidRPr="00F53543" w:rsidRDefault="00F53543" w:rsidP="00F53543">
      <w:pPr>
        <w:pStyle w:val="Heading3"/>
      </w:pPr>
      <w:r w:rsidRPr="00F53543">
        <w:t>To enforce border restrictions</w:t>
      </w:r>
    </w:p>
    <w:p w14:paraId="54D16441" w14:textId="77777777" w:rsidR="00F53543" w:rsidRPr="00F53543" w:rsidRDefault="00F53543" w:rsidP="00F53543">
      <w:pPr>
        <w:pStyle w:val="Heading3"/>
      </w:pPr>
      <w:r w:rsidRPr="00F53543">
        <w:t>To enforce curfew</w:t>
      </w:r>
    </w:p>
    <w:p w14:paraId="24A8180B" w14:textId="77777777" w:rsidR="00F53543" w:rsidRPr="00F53543" w:rsidRDefault="00F53543" w:rsidP="00F53543">
      <w:pPr>
        <w:pStyle w:val="Heading3"/>
      </w:pPr>
      <w:r w:rsidRPr="00F53543">
        <w:t>To enforce quarantine</w:t>
      </w:r>
    </w:p>
    <w:p w14:paraId="5B44EDA1" w14:textId="7E5D31AB" w:rsidR="00F53543" w:rsidRDefault="00F53543" w:rsidP="00F53543">
      <w:pPr>
        <w:pStyle w:val="Heading3"/>
      </w:pPr>
      <w:r w:rsidRPr="00F53543">
        <w:t>To enforce social distancing</w:t>
      </w:r>
    </w:p>
    <w:p w14:paraId="50F34C76" w14:textId="77777777" w:rsidR="00F53543" w:rsidRDefault="00F53543" w:rsidP="00F53543">
      <w:pPr>
        <w:pStyle w:val="Heading3"/>
      </w:pPr>
      <w:r>
        <w:t>To support essential workers</w:t>
      </w:r>
    </w:p>
    <w:p w14:paraId="58477ACF" w14:textId="5EC8CE7A" w:rsidR="00F53543" w:rsidRDefault="00F53543" w:rsidP="00F53543">
      <w:pPr>
        <w:pStyle w:val="Heading3"/>
      </w:pPr>
      <w:r>
        <w:t>To support law enforcement</w:t>
      </w:r>
    </w:p>
    <w:p w14:paraId="58A60BA4" w14:textId="73AA030D" w:rsidR="00F53543" w:rsidRDefault="00F53543" w:rsidP="00F53543">
      <w:pPr>
        <w:pStyle w:val="Heading3"/>
      </w:pPr>
      <w:r w:rsidRPr="00F53543">
        <w:t>To support the population</w:t>
      </w:r>
    </w:p>
    <w:p w14:paraId="5C440C65" w14:textId="1ABA875E" w:rsidR="00F53543" w:rsidRDefault="00F53543" w:rsidP="00F53543">
      <w:pPr>
        <w:pStyle w:val="Heading2"/>
      </w:pPr>
      <w:r w:rsidRPr="00F53543">
        <w:t>Provide international help</w:t>
      </w:r>
    </w:p>
    <w:p w14:paraId="00E7D155" w14:textId="246746A1" w:rsidR="00F53543" w:rsidRDefault="00F53543" w:rsidP="00F53543">
      <w:pPr>
        <w:pStyle w:val="Heading2"/>
      </w:pPr>
      <w:r>
        <w:t>Receive international help</w:t>
      </w:r>
    </w:p>
    <w:p w14:paraId="290D4F87" w14:textId="46823246" w:rsidR="00F53543" w:rsidRPr="00F53543" w:rsidRDefault="00F53543" w:rsidP="00F53543">
      <w:pPr>
        <w:pStyle w:val="Heading2"/>
      </w:pPr>
      <w:r w:rsidRPr="00F53543">
        <w:t>The government provide assistance to vulnerable populations</w:t>
      </w:r>
    </w:p>
    <w:p w14:paraId="300A9FAE" w14:textId="5B801225" w:rsidR="00C6480B" w:rsidRDefault="00C6480B" w:rsidP="00F53543">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34CF8C85" w14:textId="1163A7FD" w:rsidR="00F53543" w:rsidRDefault="00F53543" w:rsidP="00385074">
      <w:pPr>
        <w:pStyle w:val="Heading2"/>
      </w:pPr>
      <w:r w:rsidRPr="00F53543">
        <w:t>Access to non-essential/critical healthcare services</w:t>
      </w:r>
    </w:p>
    <w:p w14:paraId="6D71730B" w14:textId="0BCF8FE2" w:rsidR="00C6480B" w:rsidRDefault="00385074" w:rsidP="00385074">
      <w:pPr>
        <w:pStyle w:val="Heading2"/>
      </w:pPr>
      <w:r w:rsidRPr="00385074">
        <w:t>Actively communicate with managers</w:t>
      </w:r>
    </w:p>
    <w:p w14:paraId="200C4DD4" w14:textId="435682AB" w:rsidR="00385074" w:rsidRDefault="002A5F7D" w:rsidP="00067966">
      <w:pPr>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0CB0FEAC" w14:textId="1F9A1186" w:rsidR="002A5F7D" w:rsidRDefault="002A5F7D" w:rsidP="002A5F7D">
      <w:pPr>
        <w:pStyle w:val="Heading2"/>
      </w:pPr>
      <w:r w:rsidRPr="002A5F7D">
        <w:t>Actively communicate with the public</w:t>
      </w:r>
    </w:p>
    <w:p w14:paraId="749EFFCB" w14:textId="596350CE" w:rsidR="002A5F7D" w:rsidRDefault="002A5F7D" w:rsidP="00067966">
      <w:pPr>
        <w:rPr>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51CBD5D8" w14:textId="2D552126" w:rsidR="00F53543" w:rsidRDefault="00F53543" w:rsidP="0049528B">
      <w:pPr>
        <w:pStyle w:val="Heading2"/>
      </w:pPr>
      <w:r w:rsidRPr="00F53543">
        <w:t>Exemption of quarantine</w:t>
      </w:r>
    </w:p>
    <w:p w14:paraId="735330F6" w14:textId="77777777" w:rsidR="00F53543" w:rsidRDefault="00F53543" w:rsidP="00F53543">
      <w:pPr>
        <w:pStyle w:val="Heading2"/>
      </w:pPr>
      <w:r>
        <w:t>Lift airport restrictions</w:t>
      </w:r>
    </w:p>
    <w:p w14:paraId="35E58280" w14:textId="2A8C6341" w:rsidR="00F53543" w:rsidRDefault="00F53543" w:rsidP="00F53543">
      <w:pPr>
        <w:pStyle w:val="Heading2"/>
      </w:pPr>
      <w:r>
        <w:t>Lift cordon sanitaire</w:t>
      </w:r>
    </w:p>
    <w:p w14:paraId="4C25E9E4" w14:textId="77777777" w:rsidR="00F53543" w:rsidRDefault="00F53543" w:rsidP="00F53543">
      <w:pPr>
        <w:pStyle w:val="Heading2"/>
      </w:pPr>
      <w:r>
        <w:t>Lift landing ban</w:t>
      </w:r>
    </w:p>
    <w:p w14:paraId="66C86B29" w14:textId="658AAC96" w:rsidR="00F53543" w:rsidRPr="00F53543" w:rsidRDefault="00F53543" w:rsidP="00F53543">
      <w:pPr>
        <w:pStyle w:val="Heading2"/>
      </w:pPr>
      <w:r>
        <w:t>Lift personal protective measures</w:t>
      </w:r>
    </w:p>
    <w:p w14:paraId="1F607BFE" w14:textId="373044CA" w:rsidR="008908A4" w:rsidRDefault="008908A4" w:rsidP="0049528B">
      <w:pPr>
        <w:pStyle w:val="Heading2"/>
      </w:pPr>
      <w:r>
        <w:t>Lift restriction on individual movement</w:t>
      </w:r>
    </w:p>
    <w:p w14:paraId="0E7073DB" w14:textId="77777777" w:rsidR="00F53543" w:rsidRDefault="00F53543" w:rsidP="00F53543">
      <w:pPr>
        <w:pStyle w:val="Heading2"/>
      </w:pPr>
      <w:r w:rsidRPr="0049528B">
        <w:t xml:space="preserve">Lift restriction on </w:t>
      </w:r>
      <w:r>
        <w:t>mass</w:t>
      </w:r>
      <w:r w:rsidRPr="0049528B">
        <w:t xml:space="preserve"> gatherings</w:t>
      </w:r>
    </w:p>
    <w:p w14:paraId="0B1958C7" w14:textId="77777777" w:rsidR="00F53543" w:rsidRPr="0049528B" w:rsidRDefault="00F53543" w:rsidP="00F53543">
      <w:r>
        <w:t xml:space="preserve">Gathering of &gt; 50 people </w:t>
      </w:r>
      <w:proofErr w:type="gramStart"/>
      <w:r>
        <w:t>is allowed</w:t>
      </w:r>
      <w:proofErr w:type="gramEnd"/>
      <w:r>
        <w:t xml:space="preserve"> although it can be a restriction on the number of people allowed in the same place (indoor or outdoor).</w:t>
      </w:r>
    </w:p>
    <w:p w14:paraId="7274EED6" w14:textId="140BF1C1" w:rsidR="0049528B" w:rsidRDefault="0049528B" w:rsidP="0049528B">
      <w:pPr>
        <w:pStyle w:val="Heading2"/>
      </w:pPr>
      <w:r w:rsidRPr="0049528B">
        <w:lastRenderedPageBreak/>
        <w:t>Lift restriction on small gatherings</w:t>
      </w:r>
    </w:p>
    <w:p w14:paraId="752B5667" w14:textId="666F70F4" w:rsidR="0049528B" w:rsidRDefault="0049528B" w:rsidP="0049528B">
      <w:r>
        <w:t xml:space="preserve">Gathering of &lt; 50 people </w:t>
      </w:r>
      <w:proofErr w:type="gramStart"/>
      <w:r>
        <w:t>is allowed</w:t>
      </w:r>
      <w:proofErr w:type="gramEnd"/>
      <w:r>
        <w:t xml:space="preserve"> but there is still a restriction on mass gatherings.</w:t>
      </w:r>
    </w:p>
    <w:p w14:paraId="5C4D365A" w14:textId="42A4636F" w:rsidR="00F53543" w:rsidRDefault="00F53543" w:rsidP="00F53543">
      <w:pPr>
        <w:pStyle w:val="Heading2"/>
      </w:pPr>
      <w:bookmarkStart w:id="12" w:name="_GoBack"/>
      <w:r w:rsidRPr="00F53543">
        <w:t>Lift travel restriction</w:t>
      </w:r>
    </w:p>
    <w:p w14:paraId="37875F62" w14:textId="09A12093" w:rsidR="00F53543" w:rsidRDefault="00F53543" w:rsidP="00F53543">
      <w:pPr>
        <w:pStyle w:val="Heading2"/>
      </w:pPr>
      <w:r w:rsidRPr="00F53543">
        <w:t>Phase out emergency management</w:t>
      </w:r>
    </w:p>
    <w:p w14:paraId="056B6B97" w14:textId="6945A2AC" w:rsidR="00F53543" w:rsidRDefault="00F53543" w:rsidP="00F53543">
      <w:pPr>
        <w:pStyle w:val="Heading2"/>
      </w:pPr>
      <w:r w:rsidRPr="00F53543">
        <w:t>Re-opening of educational institutions</w:t>
      </w:r>
    </w:p>
    <w:p w14:paraId="2F7E9B71" w14:textId="77616A8D" w:rsidR="00F53543" w:rsidRDefault="00F53543" w:rsidP="00F53543">
      <w:pPr>
        <w:pStyle w:val="Heading2"/>
      </w:pPr>
      <w:r w:rsidRPr="00F53543">
        <w:t>Re-opening of land borders</w:t>
      </w:r>
    </w:p>
    <w:p w14:paraId="6F41AC90" w14:textId="19A1173B" w:rsidR="00F53543" w:rsidRDefault="00F53543" w:rsidP="00F53543">
      <w:pPr>
        <w:pStyle w:val="Heading2"/>
      </w:pPr>
      <w:r w:rsidRPr="00F53543">
        <w:t>Resume visits in establishments hosting vulnerable populations</w:t>
      </w:r>
    </w:p>
    <w:bookmarkEnd w:id="12"/>
    <w:p w14:paraId="345757FF" w14:textId="77777777" w:rsidR="00C00AE5" w:rsidRDefault="00C00AE5" w:rsidP="00067966">
      <w:pPr>
        <w:pStyle w:val="Heading1"/>
      </w:pPr>
      <w:r>
        <w:t>Risk communication</w:t>
      </w:r>
    </w:p>
    <w:p w14:paraId="15D793CD" w14:textId="77777777"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C6E1FF6" w14:textId="77777777" w:rsidR="000E4104" w:rsidRDefault="00E70554" w:rsidP="000E4104">
      <w:pPr>
        <w:pStyle w:val="Heading2"/>
      </w:pPr>
      <w:r w:rsidRPr="000E4104">
        <w:t xml:space="preserve">Actively communicate with </w:t>
      </w:r>
      <w:r w:rsidR="000E4104">
        <w:t>managers</w:t>
      </w:r>
    </w:p>
    <w:p w14:paraId="0A4DE1DD" w14:textId="07E30CC9" w:rsidR="00C6480B" w:rsidRPr="000E4104" w:rsidRDefault="000E4104" w:rsidP="000E4104">
      <w:r>
        <w:t>(</w:t>
      </w:r>
      <w:proofErr w:type="gramStart"/>
      <w:r>
        <w:t>previously</w:t>
      </w:r>
      <w:proofErr w:type="gramEnd"/>
      <w:r>
        <w:t xml:space="preserve"> labelled “</w:t>
      </w:r>
      <w:r w:rsidRPr="000E4104">
        <w:t xml:space="preserve">Actively communicate with </w:t>
      </w:r>
      <w:r w:rsidR="00E70554" w:rsidRPr="000E4104">
        <w:t>stakeholders</w:t>
      </w:r>
      <w:r>
        <w:t>”)</w:t>
      </w:r>
    </w:p>
    <w:p w14:paraId="68DE8C36" w14:textId="7A120E7C" w:rsidR="00E70554" w:rsidRDefault="000E4104" w:rsidP="00067966">
      <w:pPr>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Risk communication measures are non-binding.</w:t>
      </w:r>
    </w:p>
    <w:p w14:paraId="7171E2FE" w14:textId="391E2408" w:rsidR="00F463B5" w:rsidRDefault="00F463B5" w:rsidP="00067966">
      <w:pPr>
        <w:pStyle w:val="Heading2"/>
      </w:pPr>
      <w:r w:rsidRPr="00F463B5">
        <w:t>Call for return of nationals living abroad</w:t>
      </w:r>
    </w:p>
    <w:p w14:paraId="54592730" w14:textId="793DC724" w:rsidR="00F463B5" w:rsidRPr="00F463B5" w:rsidRDefault="00F463B5" w:rsidP="00F463B5">
      <w:r>
        <w:t>The government advises nationals living or travelling abroad to come back to their country.</w:t>
      </w:r>
    </w:p>
    <w:p w14:paraId="3CB5E4E9" w14:textId="1485F0C1" w:rsidR="00FD4AF3" w:rsidRDefault="00FD4AF3" w:rsidP="00067966">
      <w:pPr>
        <w:pStyle w:val="Heading2"/>
      </w:pPr>
      <w:r w:rsidRPr="003C6E25">
        <w:t>Educate and activ</w:t>
      </w:r>
      <w:r>
        <w:t>ely communicate with the public</w:t>
      </w:r>
    </w:p>
    <w:p w14:paraId="291B8AB3" w14:textId="77777777"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20A4B684" w14:textId="77777777" w:rsidR="00F65560" w:rsidRDefault="00F65560" w:rsidP="00067966">
      <w:pPr>
        <w:rPr>
          <w:rFonts w:cstheme="minorHAnsi"/>
          <w:color w:val="000000" w:themeColor="text1"/>
          <w:sz w:val="20"/>
        </w:rPr>
      </w:pP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71F1F363" w14:textId="77777777" w:rsidR="009A4653" w:rsidRDefault="009A4653" w:rsidP="00067966">
      <w:pPr>
        <w:pStyle w:val="Heading2"/>
      </w:pPr>
      <w:r>
        <w:lastRenderedPageBreak/>
        <w:t>Mass gathering</w:t>
      </w:r>
    </w:p>
    <w:p w14:paraId="6A131227" w14:textId="77777777" w:rsidR="009A4653" w:rsidRPr="009A4653" w:rsidRDefault="009A4653" w:rsidP="00067966">
      <w:pPr>
        <w:pStyle w:val="Default"/>
        <w:spacing w:line="259" w:lineRule="auto"/>
        <w:rPr>
          <w:color w:val="211D1E"/>
          <w:sz w:val="20"/>
          <w:szCs w:val="22"/>
        </w:rPr>
      </w:pPr>
      <w:r w:rsidRPr="009A4653">
        <w:rPr>
          <w:color w:val="211D1E"/>
          <w:sz w:val="20"/>
          <w:szCs w:val="22"/>
        </w:rPr>
        <w:t xml:space="preserve">Group events such as concerts, festivals, and sporting events bring people into close contact for extended periods </w: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 </w:instrTex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DATA </w:instrText>
      </w:r>
      <w:r>
        <w:rPr>
          <w:color w:val="211D1E"/>
          <w:sz w:val="20"/>
          <w:szCs w:val="22"/>
        </w:rPr>
      </w:r>
      <w:r>
        <w:rPr>
          <w:color w:val="211D1E"/>
          <w:sz w:val="20"/>
          <w:szCs w:val="22"/>
        </w:rPr>
        <w:fldChar w:fldCharType="end"/>
      </w:r>
      <w:r>
        <w:rPr>
          <w:color w:val="211D1E"/>
          <w:sz w:val="20"/>
          <w:szCs w:val="22"/>
        </w:rPr>
      </w:r>
      <w:r>
        <w:rPr>
          <w:color w:val="211D1E"/>
          <w:sz w:val="20"/>
          <w:szCs w:val="22"/>
        </w:rPr>
        <w:fldChar w:fldCharType="separate"/>
      </w:r>
      <w:r>
        <w:rPr>
          <w:noProof/>
          <w:color w:val="211D1E"/>
          <w:sz w:val="20"/>
          <w:szCs w:val="22"/>
        </w:rPr>
        <w:t>(Qualls et al. 2017)</w:t>
      </w:r>
      <w:r>
        <w:rPr>
          <w:color w:val="211D1E"/>
          <w:sz w:val="20"/>
          <w:szCs w:val="22"/>
        </w:rPr>
        <w:fldChar w:fldCharType="end"/>
      </w:r>
      <w:r>
        <w:rPr>
          <w:color w:val="211D1E"/>
          <w:sz w:val="20"/>
          <w:szCs w:val="22"/>
        </w:rPr>
        <w:t>.</w:t>
      </w:r>
    </w:p>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5F35804E" w14:textId="77777777"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58652709" w:rsidR="00F463B5" w:rsidRPr="00F463B5" w:rsidRDefault="00F463B5" w:rsidP="00F463B5">
      <w:pPr>
        <w:pStyle w:val="Heading2"/>
      </w:pPr>
      <w:r w:rsidRPr="00F463B5">
        <w:t xml:space="preserve">Return </w:t>
      </w:r>
      <w:r>
        <w:t xml:space="preserve">operation </w:t>
      </w:r>
      <w:r w:rsidRPr="00F463B5">
        <w:t>of nationals living abroad</w:t>
      </w:r>
    </w:p>
    <w:p w14:paraId="7FA9577C" w14:textId="40139050" w:rsidR="00F463B5" w:rsidRPr="00CB16A1" w:rsidRDefault="00F463B5" w:rsidP="00F463B5">
      <w:pPr>
        <w:rPr>
          <w:sz w:val="20"/>
        </w:rPr>
      </w:pPr>
      <w:r w:rsidRPr="00CB16A1">
        <w:rPr>
          <w:sz w:val="20"/>
        </w:rPr>
        <w:t>The government operates charter flight to enable nationals abroad to come back to their country.</w:t>
      </w:r>
    </w:p>
    <w:p w14:paraId="1F1DEDD0" w14:textId="75F1FE31" w:rsidR="00F463B5" w:rsidRDefault="00F463B5" w:rsidP="00F463B5">
      <w:pPr>
        <w:pStyle w:val="Heading2"/>
      </w:pPr>
      <w:r>
        <w:t>Small gathering cancellation</w:t>
      </w:r>
    </w:p>
    <w:p w14:paraId="5A38FFC1" w14:textId="77777777" w:rsidR="00F463B5" w:rsidRDefault="00F463B5" w:rsidP="00F463B5">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57DB59F9" w14:textId="77777777" w:rsidR="00FD4AF3" w:rsidRDefault="00FD4AF3" w:rsidP="00067966">
      <w:pPr>
        <w:pStyle w:val="Heading2"/>
      </w:pPr>
      <w:r w:rsidRPr="003C6E25">
        <w:t>Special meas</w:t>
      </w:r>
      <w:r>
        <w:t>ures for certain establishments</w:t>
      </w:r>
    </w:p>
    <w:p w14:paraId="1517799B" w14:textId="6869FDF9"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r w:rsidR="0065574A">
        <w:rPr>
          <w:rFonts w:cstheme="minorHAnsi"/>
          <w:color w:val="000000" w:themeColor="text1"/>
          <w:sz w:val="20"/>
        </w:rPr>
        <w:t xml:space="preserve"> This category includes also measures aiming at protecting the public or residents of certain establishments (e.g. prisons).</w:t>
      </w:r>
    </w:p>
    <w:p w14:paraId="40A0E21C" w14:textId="6A817322" w:rsidR="00FD4AF3" w:rsidRDefault="00F571DF" w:rsidP="00F571DF">
      <w:pPr>
        <w:pStyle w:val="Heading2"/>
      </w:pPr>
      <w:r w:rsidRPr="00F571DF">
        <w:t>Work safety protocols</w:t>
      </w:r>
    </w:p>
    <w:p w14:paraId="032AC57C" w14:textId="3D8E26F3" w:rsidR="00F571DF" w:rsidRPr="00E06EAB" w:rsidRDefault="00F571DF" w:rsidP="00F571DF">
      <w:pPr>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067966">
      <w:pPr>
        <w:pStyle w:val="Heading1"/>
      </w:pPr>
      <w:r>
        <w:t>Travel restriction</w:t>
      </w:r>
    </w:p>
    <w:p w14:paraId="1C1248AD"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047ADFB4" w14:textId="77777777"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35799FC1" w14:textId="13B3935E" w:rsidR="002C5101" w:rsidRDefault="002C5101" w:rsidP="002C5101">
      <w:pPr>
        <w:pStyle w:val="Heading3"/>
      </w:pPr>
      <w:r w:rsidRPr="002C5101">
        <w:lastRenderedPageBreak/>
        <w:t>Non-essential travels abroad/out-of-state forbidden</w:t>
      </w:r>
    </w:p>
    <w:p w14:paraId="3EB6857F" w14:textId="12860480" w:rsidR="002C5101" w:rsidRPr="002C5101" w:rsidRDefault="002C5101" w:rsidP="002C5101">
      <w:pPr>
        <w:rPr>
          <w:sz w:val="20"/>
        </w:rPr>
      </w:pPr>
      <w:r w:rsidRPr="002C5101">
        <w:rPr>
          <w:sz w:val="20"/>
        </w:rPr>
        <w:t>The government strictly regulates travels abroad or out-of-state (USA).</w:t>
      </w:r>
    </w:p>
    <w:p w14:paraId="3F149A88" w14:textId="1CB2E8CA" w:rsidR="00F65560" w:rsidRPr="002C5101" w:rsidRDefault="00F65560" w:rsidP="002C5101">
      <w:pPr>
        <w:pStyle w:val="Heading2"/>
      </w:pPr>
      <w:r w:rsidRPr="002C5101">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3256A809" w14:textId="77777777" w:rsidR="002C5101" w:rsidRPr="002C5101" w:rsidRDefault="002C5101" w:rsidP="002C5101"/>
    <w:p w14:paraId="088FF2A4" w14:textId="10220A1D" w:rsidR="00C6480B" w:rsidRDefault="00E70554" w:rsidP="00067966">
      <w:pPr>
        <w:pStyle w:val="Heading2"/>
      </w:pPr>
      <w:r w:rsidRPr="003C6E25">
        <w:t>Border restri</w:t>
      </w:r>
      <w:r>
        <w:t>ction</w:t>
      </w:r>
    </w:p>
    <w:p w14:paraId="155C20CC"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0A62F3D3" w14:textId="77777777" w:rsidR="009A4653" w:rsidRDefault="009A4653" w:rsidP="00067966">
      <w:pPr>
        <w:rPr>
          <w:sz w:val="20"/>
        </w:rPr>
      </w:pPr>
    </w:p>
    <w:p w14:paraId="1130A498" w14:textId="77777777" w:rsidR="009A4653" w:rsidRDefault="009A4653" w:rsidP="00067966">
      <w:pPr>
        <w:rPr>
          <w:sz w:val="20"/>
        </w:rPr>
      </w:pPr>
    </w:p>
    <w:p w14:paraId="44749F70" w14:textId="77777777" w:rsidR="00DE5E12" w:rsidRPr="00DE5E12" w:rsidRDefault="009A4653" w:rsidP="00DE5E12">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DE5E12" w:rsidRPr="00DE5E12">
        <w:t xml:space="preserve">European Centre for Disease Prevention and Control (2020) Technical report. Considerations relating to social distancing measures in response to COVID-19 – second update. ECDC, </w:t>
      </w:r>
    </w:p>
    <w:p w14:paraId="3D07F95A" w14:textId="77777777" w:rsidR="00DE5E12" w:rsidRPr="00DE5E12" w:rsidRDefault="00DE5E12" w:rsidP="00DE5E12">
      <w:pPr>
        <w:pStyle w:val="EndNoteBibliography"/>
        <w:spacing w:after="0"/>
        <w:ind w:left="720" w:hanging="720"/>
      </w:pPr>
      <w:r w:rsidRPr="00DE5E12">
        <w:t>Henning KJ (2004) Overview of Syndromic Surveillance  What is Syndromic Surveillance? MMWR Morb Mortal Wkly Rep 53:5-11</w:t>
      </w:r>
    </w:p>
    <w:p w14:paraId="6D1B5FF8" w14:textId="77777777" w:rsidR="00DE5E12" w:rsidRPr="00DE5E12" w:rsidRDefault="00DE5E12" w:rsidP="00DE5E12">
      <w:pPr>
        <w:pStyle w:val="EndNoteBibliography"/>
        <w:spacing w:after="0"/>
        <w:ind w:left="720" w:hanging="720"/>
      </w:pPr>
      <w:r w:rsidRPr="00DE5E12">
        <w:t xml:space="preserve">Kinlaw K, Levine RJ (2007) Ethical guidelines in Pandemic Influenza—Recommendations of the Ethics Subcommittee of the Advisory Committee to the Director, Centers for Disease Control and Prevention. Centers for Disease Control and Prevention, </w:t>
      </w:r>
    </w:p>
    <w:p w14:paraId="2519A2C9" w14:textId="77777777" w:rsidR="00DE5E12" w:rsidRPr="00DE5E12" w:rsidRDefault="00DE5E12" w:rsidP="00DE5E12">
      <w:pPr>
        <w:pStyle w:val="EndNoteBibliography"/>
        <w:spacing w:after="0"/>
        <w:ind w:left="720" w:hanging="720"/>
      </w:pPr>
      <w:r w:rsidRPr="00DE5E12">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42718057" w14:textId="05021367" w:rsidR="00DE5E12" w:rsidRPr="00DE5E12" w:rsidRDefault="00DE5E12" w:rsidP="00DE5E12">
      <w:pPr>
        <w:pStyle w:val="EndNoteBibliography"/>
        <w:spacing w:after="0"/>
        <w:ind w:left="720" w:hanging="720"/>
      </w:pPr>
      <w:r w:rsidRPr="00DE5E12">
        <w:t xml:space="preserve">Salman M, Stark K, Zepeda C (2003) Quality assurance applied to animal disease surveillance systems. Revue Scientifique et Technique 22:689-696. </w:t>
      </w:r>
      <w:hyperlink r:id="rId12" w:history="1">
        <w:r w:rsidRPr="00DE5E12">
          <w:rPr>
            <w:rStyle w:val="Hyperlink"/>
          </w:rPr>
          <w:t>http://dx.doi.org/10.20506/rst.22.2.1431</w:t>
        </w:r>
      </w:hyperlink>
    </w:p>
    <w:p w14:paraId="1459E2A3" w14:textId="77777777" w:rsidR="00DE5E12" w:rsidRPr="00DE5E12" w:rsidRDefault="00DE5E12" w:rsidP="00DE5E12">
      <w:pPr>
        <w:pStyle w:val="EndNoteBibliography"/>
        <w:spacing w:after="0"/>
        <w:ind w:left="720" w:hanging="720"/>
      </w:pPr>
      <w:r w:rsidRPr="00DE5E12">
        <w:t>World Health Assembly (2016) International Health Regulations (2005). World Health Organization, Geneva DOI</w:t>
      </w:r>
    </w:p>
    <w:p w14:paraId="7190AA49" w14:textId="77777777" w:rsidR="00DE5E12" w:rsidRPr="00DE5E12" w:rsidRDefault="00DE5E12" w:rsidP="00DE5E12">
      <w:pPr>
        <w:pStyle w:val="EndNoteBibliography"/>
        <w:spacing w:after="0"/>
        <w:ind w:left="720" w:hanging="720"/>
      </w:pPr>
      <w:r w:rsidRPr="00DE5E12">
        <w:t xml:space="preserve">World Health Organization (2019) Non-pharmaceutical public health measures for mitigating the risk and impact of epidemic and pandemic influenza. </w:t>
      </w:r>
    </w:p>
    <w:p w14:paraId="0D8D4D5A" w14:textId="77777777" w:rsidR="00DE5E12" w:rsidRPr="00DE5E12" w:rsidRDefault="00DE5E12" w:rsidP="00DE5E12">
      <w:pPr>
        <w:pStyle w:val="EndNoteBibliography"/>
        <w:ind w:left="720" w:hanging="720"/>
      </w:pPr>
      <w:r w:rsidRPr="00DE5E12">
        <w:t xml:space="preserve">World Health Organization (2020) Contact tracing in the context of COVID-19 : Interim guidance. </w:t>
      </w:r>
    </w:p>
    <w:p w14:paraId="42FB1C8C" w14:textId="04BA4748" w:rsidR="00E70554" w:rsidRPr="00E70554" w:rsidRDefault="009A4653" w:rsidP="00067966">
      <w:pPr>
        <w:rPr>
          <w:sz w:val="20"/>
        </w:rPr>
      </w:pPr>
      <w:r>
        <w:rPr>
          <w:sz w:val="20"/>
        </w:rPr>
        <w:fldChar w:fldCharType="end"/>
      </w:r>
    </w:p>
    <w:sectPr w:rsidR="00E70554" w:rsidRPr="00E70554">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svars-Larrive Amelie" w:date="2020-06-10T11:07:00Z" w:initials="DA">
    <w:p w14:paraId="3E3D5244" w14:textId="77777777" w:rsidR="00C52BB4" w:rsidRDefault="00C52BB4" w:rsidP="00C52BB4">
      <w:pPr>
        <w:pStyle w:val="CommentText"/>
      </w:pPr>
      <w:r>
        <w:rPr>
          <w:rStyle w:val="CommentReference"/>
        </w:rPr>
        <w:annotationRef/>
      </w:r>
      <w:r>
        <w:t>Maybe this subcategories is not very clear?</w:t>
      </w:r>
    </w:p>
  </w:comment>
  <w:comment w:id="0" w:author="Desvars-Larrive Amelie" w:date="2020-07-01T14:50:00Z" w:initials="DA">
    <w:p w14:paraId="767988C6" w14:textId="034F7DCF" w:rsidR="00A14297" w:rsidRDefault="00A14297">
      <w:pPr>
        <w:pStyle w:val="CommentText"/>
      </w:pPr>
      <w:r>
        <w:rPr>
          <w:rStyle w:val="CommentReference"/>
        </w:rPr>
        <w:annotationRef/>
      </w:r>
      <w:r>
        <w:t>This is also to enter the country</w:t>
      </w:r>
    </w:p>
  </w:comment>
  <w:comment w:id="2" w:author="Desvars-Larrive Amelie" w:date="2020-06-12T16:15:00Z" w:initials="DA">
    <w:p w14:paraId="0DD2C9B4" w14:textId="77777777" w:rsidR="00A45681" w:rsidRDefault="00A45681" w:rsidP="00A45681">
      <w:pPr>
        <w:pStyle w:val="CommentText"/>
      </w:pPr>
      <w:r>
        <w:rPr>
          <w:rStyle w:val="CommentReference"/>
        </w:rPr>
        <w:annotationRef/>
      </w:r>
      <w:r>
        <w:t>Could be merged with health screening?</w:t>
      </w:r>
    </w:p>
  </w:comment>
  <w:comment w:id="3" w:author="Desvars-Larrive Amelie" w:date="2020-06-10T11:07:00Z" w:initials="DA">
    <w:p w14:paraId="1A053563" w14:textId="77777777" w:rsidR="00C52BB4" w:rsidRDefault="00C52BB4" w:rsidP="00C52BB4">
      <w:pPr>
        <w:pStyle w:val="CommentText"/>
      </w:pPr>
      <w:r>
        <w:rPr>
          <w:rStyle w:val="CommentReference"/>
        </w:rPr>
        <w:annotationRef/>
      </w:r>
      <w:r>
        <w:t>Maybe this subcategories is not very clear?</w:t>
      </w:r>
    </w:p>
  </w:comment>
  <w:comment w:id="4" w:author="Desvars-Larrive Amelie" w:date="2020-06-10T11:06:00Z" w:initials="DA">
    <w:p w14:paraId="1C738D13" w14:textId="0C09448D" w:rsidR="00EE7372" w:rsidRDefault="00EE7372">
      <w:pPr>
        <w:pStyle w:val="CommentText"/>
      </w:pPr>
      <w:r>
        <w:rPr>
          <w:rStyle w:val="CommentReference"/>
        </w:rPr>
        <w:annotationRef/>
      </w:r>
      <w:r>
        <w:t>Maybe this subcategories is not very clear?</w:t>
      </w:r>
    </w:p>
  </w:comment>
  <w:comment w:id="5" w:author="Desvars-Larrive Amelie" w:date="2020-06-10T11:07:00Z" w:initials="DA">
    <w:p w14:paraId="4C854C68" w14:textId="77777777" w:rsidR="00696A9D" w:rsidRDefault="00696A9D" w:rsidP="00696A9D">
      <w:pPr>
        <w:pStyle w:val="CommentText"/>
      </w:pPr>
      <w:r>
        <w:rPr>
          <w:rStyle w:val="CommentReference"/>
        </w:rPr>
        <w:annotationRef/>
      </w:r>
      <w:r>
        <w:t>Maybe this subcategories is not very clear?</w:t>
      </w:r>
    </w:p>
  </w:comment>
  <w:comment w:id="6" w:author="Desvars-Larrive Amelie" w:date="2020-06-12T18:06:00Z" w:initials="DA">
    <w:p w14:paraId="22B04713" w14:textId="20C911CE" w:rsidR="00FF4AA6" w:rsidRDefault="00FF4AA6">
      <w:pPr>
        <w:pStyle w:val="CommentText"/>
      </w:pPr>
      <w:r>
        <w:rPr>
          <w:rStyle w:val="CommentReference"/>
        </w:rPr>
        <w:annotationRef/>
      </w:r>
      <w:r>
        <w:t>Could be merge with transport restriction? Or enhance detection?</w:t>
      </w:r>
    </w:p>
  </w:comment>
  <w:comment w:id="7" w:author="Desvars-Larrive Amelie" w:date="2020-06-09T22:40:00Z" w:initials="DA">
    <w:p w14:paraId="36A9ADAC" w14:textId="77777777" w:rsidR="00FD4AF3" w:rsidRDefault="00FD4AF3">
      <w:pPr>
        <w:pStyle w:val="CommentText"/>
      </w:pPr>
      <w:r>
        <w:rPr>
          <w:rStyle w:val="CommentReference"/>
        </w:rPr>
        <w:annotationRef/>
      </w:r>
      <w:r>
        <w:t>Could be in social distancing?</w:t>
      </w:r>
    </w:p>
  </w:comment>
  <w:comment w:id="8" w:author="Desvars-Larrive Amelie" w:date="2020-06-14T23:39:00Z" w:initials="DA">
    <w:p w14:paraId="2C82E43E" w14:textId="3BE0C06A" w:rsidR="008B73C2" w:rsidRDefault="008B73C2">
      <w:pPr>
        <w:pStyle w:val="CommentText"/>
      </w:pPr>
      <w:r>
        <w:rPr>
          <w:rStyle w:val="CommentReference"/>
        </w:rPr>
        <w:annotationRef/>
      </w:r>
      <w:r>
        <w:t>Codes to improve for the category “Research”</w:t>
      </w:r>
    </w:p>
  </w:comment>
  <w:comment w:id="9" w:author="Desvars-Larrive Amelie" w:date="2020-07-06T16:20:00Z" w:initials="DA">
    <w:p w14:paraId="4FE6D5C6" w14:textId="5EEC81CD" w:rsidR="008A1AFA" w:rsidRDefault="008A1AFA">
      <w:pPr>
        <w:pStyle w:val="CommentText"/>
      </w:pPr>
      <w:r>
        <w:rPr>
          <w:rStyle w:val="CommentReference"/>
        </w:rPr>
        <w:annotationRef/>
      </w:r>
      <w:r>
        <w:t>Merge with another label?</w:t>
      </w:r>
    </w:p>
  </w:comment>
  <w:comment w:id="10" w:author="Desvars-Larrive Amelie" w:date="2020-07-06T16:20:00Z" w:initials="DA">
    <w:p w14:paraId="4C957DD1" w14:textId="48E9E444" w:rsidR="008A1AFA" w:rsidRDefault="008A1AFA">
      <w:pPr>
        <w:pStyle w:val="CommentText"/>
      </w:pPr>
      <w:r>
        <w:rPr>
          <w:rStyle w:val="CommentReference"/>
        </w:rPr>
        <w:annotationRef/>
      </w:r>
      <w:r>
        <w:t>Merge with another label?</w:t>
      </w:r>
    </w:p>
  </w:comment>
  <w:comment w:id="11" w:author="Desvars-Larrive Amelie" w:date="2020-07-06T16:19:00Z" w:initials="DA">
    <w:p w14:paraId="3D8EFE07" w14:textId="2954FF11" w:rsidR="008A1AFA" w:rsidRDefault="008A1AFA">
      <w:pPr>
        <w:pStyle w:val="CommentText"/>
      </w:pPr>
      <w:r>
        <w:rPr>
          <w:rStyle w:val="CommentReference"/>
        </w:rPr>
        <w:annotationRef/>
      </w:r>
      <w:r>
        <w:t>Merge with another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D5244" w15:done="0"/>
  <w15:commentEx w15:paraId="767988C6" w15:done="0"/>
  <w15:commentEx w15:paraId="0DD2C9B4" w15:done="0"/>
  <w15:commentEx w15:paraId="1A053563" w15:done="0"/>
  <w15:commentEx w15:paraId="1C738D13" w15:done="0"/>
  <w15:commentEx w15:paraId="4C854C68" w15:done="0"/>
  <w15:commentEx w15:paraId="22B04713" w15:done="0"/>
  <w15:commentEx w15:paraId="36A9ADAC" w15:done="0"/>
  <w15:commentEx w15:paraId="2C82E43E" w15:done="0"/>
  <w15:commentEx w15:paraId="4FE6D5C6" w15:done="0"/>
  <w15:commentEx w15:paraId="4C957DD1" w15:done="0"/>
  <w15:commentEx w15:paraId="3D8EFE0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FD271" w14:textId="77777777" w:rsidR="008550CE" w:rsidRDefault="008550CE" w:rsidP="003D1D80">
      <w:pPr>
        <w:spacing w:after="0" w:line="240" w:lineRule="auto"/>
      </w:pPr>
      <w:r>
        <w:separator/>
      </w:r>
    </w:p>
  </w:endnote>
  <w:endnote w:type="continuationSeparator" w:id="0">
    <w:p w14:paraId="55A292EA" w14:textId="77777777" w:rsidR="008550CE" w:rsidRDefault="008550CE"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BC670" w14:textId="77777777" w:rsidR="008550CE" w:rsidRDefault="008550CE" w:rsidP="003D1D80">
      <w:pPr>
        <w:spacing w:after="0" w:line="240" w:lineRule="auto"/>
      </w:pPr>
      <w:r>
        <w:separator/>
      </w:r>
    </w:p>
  </w:footnote>
  <w:footnote w:type="continuationSeparator" w:id="0">
    <w:p w14:paraId="6DD3A963" w14:textId="77777777" w:rsidR="008550CE" w:rsidRDefault="008550CE"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0D115ACF" w:rsidR="00B35588" w:rsidRPr="00C23B1C" w:rsidRDefault="008550CE">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B35588" w:rsidRPr="00C23B1C">
          <w:rPr>
            <w:rFonts w:asciiTheme="majorHAnsi" w:eastAsiaTheme="majorEastAsia" w:hAnsiTheme="majorHAnsi" w:cstheme="majorBidi"/>
            <w:color w:val="5B9BD5" w:themeColor="accent1"/>
            <w:sz w:val="18"/>
            <w:szCs w:val="24"/>
          </w:rPr>
          <w:t xml:space="preserve">CCCSL: Glossary of </w:t>
        </w:r>
        <w:r w:rsidR="00DE5E12">
          <w:rPr>
            <w:rFonts w:asciiTheme="majorHAnsi" w:eastAsiaTheme="majorEastAsia" w:hAnsiTheme="majorHAnsi" w:cstheme="majorBidi"/>
            <w:color w:val="5B9BD5" w:themeColor="accent1"/>
            <w:sz w:val="18"/>
            <w:szCs w:val="24"/>
          </w:rPr>
          <w:t>Codes</w:t>
        </w:r>
      </w:sdtContent>
    </w:sdt>
    <w:r w:rsidR="00B35588">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06T00:00:00Z">
          <w:dateFormat w:val="MMMM d, yyyy"/>
          <w:lid w:val="en-US"/>
          <w:storeMappedDataAs w:val="dateTime"/>
          <w:calendar w:val="gregorian"/>
        </w:date>
      </w:sdtPr>
      <w:sdtEndPr/>
      <w:sdtContent>
        <w:r w:rsidR="00BA4B57">
          <w:rPr>
            <w:rFonts w:asciiTheme="majorHAnsi" w:eastAsiaTheme="majorEastAsia" w:hAnsiTheme="majorHAnsi" w:cstheme="majorBidi"/>
            <w:color w:val="5B9BD5" w:themeColor="accent1"/>
            <w:sz w:val="18"/>
            <w:szCs w:val="24"/>
            <w:lang w:val="en-US"/>
          </w:rPr>
          <w:t xml:space="preserve">July </w:t>
        </w:r>
        <w:r w:rsidR="0047427D">
          <w:rPr>
            <w:rFonts w:asciiTheme="majorHAnsi" w:eastAsiaTheme="majorEastAsia" w:hAnsiTheme="majorHAnsi" w:cstheme="majorBidi"/>
            <w:color w:val="5B9BD5" w:themeColor="accent1"/>
            <w:sz w:val="18"/>
            <w:szCs w:val="24"/>
            <w:lang w:val="en-US"/>
          </w:rPr>
          <w:t>6</w:t>
        </w:r>
        <w:r w:rsidR="00B35588"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3D1D80" w:rsidRDefault="008550CE">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record-ids&gt;&lt;/item&gt;&lt;/Libraries&gt;"/>
  </w:docVars>
  <w:rsids>
    <w:rsidRoot w:val="000A15C8"/>
    <w:rsid w:val="00000E9E"/>
    <w:rsid w:val="00002AC2"/>
    <w:rsid w:val="000056BE"/>
    <w:rsid w:val="00020031"/>
    <w:rsid w:val="000558FF"/>
    <w:rsid w:val="00067966"/>
    <w:rsid w:val="000A15C8"/>
    <w:rsid w:val="000A24A4"/>
    <w:rsid w:val="000D6581"/>
    <w:rsid w:val="000E36C3"/>
    <w:rsid w:val="000E4104"/>
    <w:rsid w:val="000E445A"/>
    <w:rsid w:val="00113848"/>
    <w:rsid w:val="001502FB"/>
    <w:rsid w:val="00160AC6"/>
    <w:rsid w:val="00173FD5"/>
    <w:rsid w:val="001756B0"/>
    <w:rsid w:val="00187761"/>
    <w:rsid w:val="00190BBB"/>
    <w:rsid w:val="001F477E"/>
    <w:rsid w:val="002010A1"/>
    <w:rsid w:val="002109DC"/>
    <w:rsid w:val="002140F2"/>
    <w:rsid w:val="00224088"/>
    <w:rsid w:val="0024222D"/>
    <w:rsid w:val="002427A2"/>
    <w:rsid w:val="00280F29"/>
    <w:rsid w:val="002A32AE"/>
    <w:rsid w:val="002A5F7D"/>
    <w:rsid w:val="002A7009"/>
    <w:rsid w:val="002A78CE"/>
    <w:rsid w:val="002C5101"/>
    <w:rsid w:val="002F1EBD"/>
    <w:rsid w:val="00300ABD"/>
    <w:rsid w:val="00341B4C"/>
    <w:rsid w:val="003656AF"/>
    <w:rsid w:val="003759EF"/>
    <w:rsid w:val="00385074"/>
    <w:rsid w:val="00387985"/>
    <w:rsid w:val="0039226C"/>
    <w:rsid w:val="003962D4"/>
    <w:rsid w:val="003B5D40"/>
    <w:rsid w:val="003D1D80"/>
    <w:rsid w:val="00400887"/>
    <w:rsid w:val="00410165"/>
    <w:rsid w:val="004164AA"/>
    <w:rsid w:val="00433B80"/>
    <w:rsid w:val="004351D0"/>
    <w:rsid w:val="0047427D"/>
    <w:rsid w:val="0049528B"/>
    <w:rsid w:val="004C01A2"/>
    <w:rsid w:val="004E73AD"/>
    <w:rsid w:val="004F2525"/>
    <w:rsid w:val="004F7B1C"/>
    <w:rsid w:val="00536BDB"/>
    <w:rsid w:val="00557565"/>
    <w:rsid w:val="00597110"/>
    <w:rsid w:val="005E4AA7"/>
    <w:rsid w:val="005E556B"/>
    <w:rsid w:val="005E6164"/>
    <w:rsid w:val="00603595"/>
    <w:rsid w:val="00613D67"/>
    <w:rsid w:val="0062501B"/>
    <w:rsid w:val="0063064C"/>
    <w:rsid w:val="0065574A"/>
    <w:rsid w:val="00676B61"/>
    <w:rsid w:val="00696A9D"/>
    <w:rsid w:val="00697191"/>
    <w:rsid w:val="006C6A29"/>
    <w:rsid w:val="006D15D5"/>
    <w:rsid w:val="006E21BA"/>
    <w:rsid w:val="00712082"/>
    <w:rsid w:val="00714A37"/>
    <w:rsid w:val="007422E5"/>
    <w:rsid w:val="007550F9"/>
    <w:rsid w:val="00794266"/>
    <w:rsid w:val="007C1000"/>
    <w:rsid w:val="00852AD0"/>
    <w:rsid w:val="008550CE"/>
    <w:rsid w:val="00856188"/>
    <w:rsid w:val="00872E23"/>
    <w:rsid w:val="008908A4"/>
    <w:rsid w:val="008A1AFA"/>
    <w:rsid w:val="008A29B0"/>
    <w:rsid w:val="008A2AD6"/>
    <w:rsid w:val="008B3E2B"/>
    <w:rsid w:val="008B73C2"/>
    <w:rsid w:val="008D672D"/>
    <w:rsid w:val="008F4206"/>
    <w:rsid w:val="00900B5D"/>
    <w:rsid w:val="00913DEF"/>
    <w:rsid w:val="009238B3"/>
    <w:rsid w:val="0092645A"/>
    <w:rsid w:val="0097147A"/>
    <w:rsid w:val="00971C73"/>
    <w:rsid w:val="009865B6"/>
    <w:rsid w:val="009A4653"/>
    <w:rsid w:val="009A58BB"/>
    <w:rsid w:val="009B62DF"/>
    <w:rsid w:val="009C37C6"/>
    <w:rsid w:val="009F33C5"/>
    <w:rsid w:val="00A14297"/>
    <w:rsid w:val="00A40C8C"/>
    <w:rsid w:val="00A40E0B"/>
    <w:rsid w:val="00A45681"/>
    <w:rsid w:val="00A47A41"/>
    <w:rsid w:val="00A60FC7"/>
    <w:rsid w:val="00A858F5"/>
    <w:rsid w:val="00AC30B5"/>
    <w:rsid w:val="00AD4E08"/>
    <w:rsid w:val="00AD5E24"/>
    <w:rsid w:val="00B14013"/>
    <w:rsid w:val="00B1652E"/>
    <w:rsid w:val="00B16E57"/>
    <w:rsid w:val="00B225C4"/>
    <w:rsid w:val="00B2472A"/>
    <w:rsid w:val="00B35588"/>
    <w:rsid w:val="00B40D30"/>
    <w:rsid w:val="00B42C03"/>
    <w:rsid w:val="00B52ECD"/>
    <w:rsid w:val="00B70251"/>
    <w:rsid w:val="00B70984"/>
    <w:rsid w:val="00BA4B57"/>
    <w:rsid w:val="00BB4465"/>
    <w:rsid w:val="00BE65F8"/>
    <w:rsid w:val="00BF1CEA"/>
    <w:rsid w:val="00C00AE5"/>
    <w:rsid w:val="00C23B1C"/>
    <w:rsid w:val="00C476F6"/>
    <w:rsid w:val="00C52BB4"/>
    <w:rsid w:val="00C6480B"/>
    <w:rsid w:val="00C749AE"/>
    <w:rsid w:val="00C81044"/>
    <w:rsid w:val="00CB12B4"/>
    <w:rsid w:val="00CB16A1"/>
    <w:rsid w:val="00CB2335"/>
    <w:rsid w:val="00CB25A7"/>
    <w:rsid w:val="00CC159F"/>
    <w:rsid w:val="00CC2107"/>
    <w:rsid w:val="00CC530B"/>
    <w:rsid w:val="00CF2229"/>
    <w:rsid w:val="00D10152"/>
    <w:rsid w:val="00D40DD6"/>
    <w:rsid w:val="00D46636"/>
    <w:rsid w:val="00D60356"/>
    <w:rsid w:val="00D67069"/>
    <w:rsid w:val="00D70A4A"/>
    <w:rsid w:val="00D725EB"/>
    <w:rsid w:val="00D970C8"/>
    <w:rsid w:val="00DE5E12"/>
    <w:rsid w:val="00E01019"/>
    <w:rsid w:val="00E06EAB"/>
    <w:rsid w:val="00E17444"/>
    <w:rsid w:val="00E45193"/>
    <w:rsid w:val="00E51ADC"/>
    <w:rsid w:val="00E5211C"/>
    <w:rsid w:val="00E70554"/>
    <w:rsid w:val="00E73BCE"/>
    <w:rsid w:val="00EA5D50"/>
    <w:rsid w:val="00EC6D1B"/>
    <w:rsid w:val="00EE0C6F"/>
    <w:rsid w:val="00EE7372"/>
    <w:rsid w:val="00EE7A85"/>
    <w:rsid w:val="00F020BB"/>
    <w:rsid w:val="00F16D6A"/>
    <w:rsid w:val="00F25007"/>
    <w:rsid w:val="00F36A0A"/>
    <w:rsid w:val="00F44B73"/>
    <w:rsid w:val="00F463B5"/>
    <w:rsid w:val="00F53543"/>
    <w:rsid w:val="00F571DF"/>
    <w:rsid w:val="00F57700"/>
    <w:rsid w:val="00F65560"/>
    <w:rsid w:val="00F87712"/>
    <w:rsid w:val="00F91E4B"/>
    <w:rsid w:val="00FA1AA9"/>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0506/rst.22.2.143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isa.europa.e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who.int/immunization/monitoring_surveillance/burden/vpd/surveillance_type/sentinel/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B12A3"/>
    <w:rsid w:val="0029161B"/>
    <w:rsid w:val="003B5237"/>
    <w:rsid w:val="00477928"/>
    <w:rsid w:val="0050333B"/>
    <w:rsid w:val="005C0E35"/>
    <w:rsid w:val="007607BA"/>
    <w:rsid w:val="007A5E54"/>
    <w:rsid w:val="00A629B1"/>
    <w:rsid w:val="00B64DF0"/>
    <w:rsid w:val="00D64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0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4BE64F-4AB7-4CE2-B5DB-B65676354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805</Words>
  <Characters>3879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4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116</cp:revision>
  <dcterms:created xsi:type="dcterms:W3CDTF">2020-06-09T07:09:00Z</dcterms:created>
  <dcterms:modified xsi:type="dcterms:W3CDTF">2020-07-06T14:44:00Z</dcterms:modified>
</cp:coreProperties>
</file>